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6DF0C88B"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 xml:space="preserve">Maroof </w:t>
      </w:r>
      <w:r w:rsidR="00763E0E">
        <w:t xml:space="preserve">K </w:t>
      </w:r>
      <w:r w:rsidR="00F46A30" w:rsidRPr="00F46A30">
        <w:t>Zafar</w:t>
      </w:r>
      <w:r w:rsidR="00F46A30" w:rsidRPr="00F46A30">
        <w:rPr>
          <w:vertAlign w:val="superscript"/>
        </w:rPr>
        <w:t xml:space="preserve"> 1</w:t>
      </w:r>
      <w:r w:rsidR="00F46A30" w:rsidRPr="00F46A30">
        <w:t>, Alicia</w:t>
      </w:r>
      <w:r w:rsidR="00A4794A">
        <w:t xml:space="preserve"> K</w:t>
      </w:r>
      <w:r w:rsidR="00F46A30" w:rsidRPr="00F46A30">
        <w:t xml:space="preserve">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457E73E1" w:rsidR="00843D4C" w:rsidRDefault="00DD67A1" w:rsidP="00DC2E32">
      <w:pPr>
        <w:pStyle w:val="BDAbstract"/>
      </w:pPr>
      <w:r w:rsidRPr="005E1FBC">
        <w:t>The current implementation of proteiNorm accommodates</w:t>
      </w:r>
      <w:r w:rsidR="005E1FBC" w:rsidRPr="005E1FBC">
        <w:t xml:space="preserve"> </w:t>
      </w:r>
      <w:r w:rsidR="00472691">
        <w:t>preliminary filter</w:t>
      </w:r>
      <w:r w:rsidR="001275CD">
        <w:t>s</w:t>
      </w:r>
      <w:r w:rsidR="00472691">
        <w:t xml:space="preserve">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8F2329">
        <w:t>h</w:t>
      </w:r>
      <w:r w:rsidR="005E71B3" w:rsidRPr="005E71B3">
        <w:t>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547A7672" w:rsidR="00ED1205" w:rsidRDefault="004B0E36" w:rsidP="00732494">
      <w:pPr>
        <w:pStyle w:val="TAMainText"/>
        <w:spacing w:after="240"/>
        <w:ind w:firstLine="0"/>
        <w:jc w:val="left"/>
      </w:pPr>
      <w:r>
        <w:t>With the latest technological advances in the development of mass spectrometer</w:t>
      </w:r>
      <w:r w:rsidR="007930E9">
        <w:t>s</w:t>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w:t>
      </w:r>
      <w:r w:rsidR="00010B26">
        <w:t>,</w:t>
      </w:r>
      <w:r w:rsidR="007E3B61">
        <w:t xml:space="preserve"> </w:t>
      </w:r>
      <w:r w:rsidR="00010B26">
        <w:t>making</w:t>
      </w:r>
      <w:r w:rsidR="007E3B61">
        <w:t xml:space="preserve"> </w:t>
      </w:r>
      <w:r w:rsidR="00ED1205">
        <w:t xml:space="preserve">the need for tools </w:t>
      </w:r>
      <w:r w:rsidR="00825B1F">
        <w:t xml:space="preserve">that allow </w:t>
      </w:r>
      <w:r w:rsidR="00010B26">
        <w:t xml:space="preserve">users </w:t>
      </w:r>
      <w:r w:rsidR="00825B1F">
        <w:t xml:space="preserve">to streamline analyses more </w:t>
      </w:r>
      <w:r w:rsidR="00DC2E32">
        <w:t xml:space="preserve">and more </w:t>
      </w:r>
      <w:r w:rsidR="00825B1F">
        <w:t>apparent</w:t>
      </w:r>
      <w:r w:rsidR="00911042">
        <w:t xml:space="preserve">. </w:t>
      </w:r>
    </w:p>
    <w:p w14:paraId="7D6AB4FB" w14:textId="755AD28F"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run</w:t>
      </w:r>
      <w:r w:rsidR="00010B26">
        <w:t>,</w:t>
      </w:r>
      <w:r w:rsidRPr="00732494">
        <w:t xml:space="preserve"> </w:t>
      </w:r>
      <w:r w:rsidR="007E3B61" w:rsidRPr="00732494">
        <w:t>peptide level</w:t>
      </w:r>
      <w:r w:rsidR="00266549" w:rsidRPr="00732494">
        <w:t>s</w:t>
      </w:r>
      <w:r w:rsidR="007E3B61" w:rsidRPr="00732494">
        <w:t xml:space="preserve"> of thousands of proteins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w:t>
      </w:r>
      <w:r w:rsidR="00010B26">
        <w:t>,</w:t>
      </w:r>
      <w:r w:rsidR="004554FB" w:rsidRPr="00732494">
        <w:t xml:space="preserve">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likangas et al.</w:t>
      </w:r>
      <w:r w:rsidR="00010B26">
        <w:t xml:space="preserve"> </w:t>
      </w:r>
      <w:r w:rsidR="00010B26">
        <w:fldChar w:fldCharType="begin"/>
      </w:r>
      <w:r w:rsidR="00010B26">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010B26">
        <w:fldChar w:fldCharType="separate"/>
      </w:r>
      <w:r w:rsidR="00010B26">
        <w:rPr>
          <w:noProof/>
        </w:rPr>
        <w:t>[2]</w:t>
      </w:r>
      <w:r w:rsidR="00010B26">
        <w:fldChar w:fldCharType="end"/>
      </w:r>
      <w:r w:rsidR="004554FB" w:rsidRPr="00732494">
        <w:t xml:space="preserve">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w:t>
      </w:r>
      <w:r w:rsidR="00010B26">
        <w:t>crucial</w:t>
      </w:r>
      <w:r w:rsidR="00893B07" w:rsidRPr="00732494">
        <w:t xml:space="preserve"> 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763E0E">
        <w:t>that provides a systematic</w:t>
      </w:r>
      <w:r w:rsidR="00164635" w:rsidRPr="00732494">
        <w:t xml:space="preserve"> evaluation of normalization methods</w:t>
      </w:r>
      <w:r w:rsidR="007D21D0" w:rsidRPr="00732494">
        <w:t xml:space="preserve"> </w:t>
      </w:r>
      <w:r w:rsidR="00DC2E32" w:rsidRPr="00732494">
        <w:t>and</w:t>
      </w:r>
      <w:r w:rsidR="00164635" w:rsidRPr="00732494">
        <w:t xml:space="preserve"> also </w:t>
      </w:r>
      <w:r w:rsidR="00010B26">
        <w:t>facilitates</w:t>
      </w:r>
      <w:r w:rsidR="00164635" w:rsidRPr="00732494">
        <w:t xml:space="preserve"> imputation of missing data and compares different differential abundance methods. </w:t>
      </w:r>
    </w:p>
    <w:p w14:paraId="5FBD3511" w14:textId="391984EA"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34AA8FAA"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w:t>
      </w:r>
      <w:r w:rsidR="00763E0E">
        <w:t>d</w:t>
      </w:r>
      <w:r w:rsidR="003B4DF6" w:rsidRPr="00732494">
        <w:t xml:space="preser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5669C8">
        <w:t>,</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2A4F99F4" w14:textId="02FA7D01" w:rsidR="00E90FF7" w:rsidRDefault="008E3A29" w:rsidP="001275CD">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8"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9"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w:t>
      </w:r>
      <w:r w:rsidR="005669C8">
        <w:t>upload</w:t>
      </w:r>
      <w:r w:rsidR="004B224D">
        <w:t xml:space="preserve"> peptide-level da</w:t>
      </w:r>
      <w:r w:rsidR="005669C8">
        <w:t>ta, filter</w:t>
      </w:r>
      <w:r w:rsidR="004B224D">
        <w:t xml:space="preserve">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w:t>
      </w:r>
      <w:r w:rsidR="004B224D">
        <w:t>select</w:t>
      </w:r>
      <w:r w:rsidR="00DE4FF6">
        <w:t xml:space="preserve"> appropriate</w:t>
      </w:r>
      <w:r w:rsidR="004B224D">
        <w:t xml:space="preserve"> imputation method (optional), </w:t>
      </w:r>
      <w:r w:rsidR="005669C8">
        <w:t xml:space="preserve">and </w:t>
      </w:r>
      <w:r w:rsidR="004B224D">
        <w:t xml:space="preserve">export normalized (and imputed) protein-level data. If </w:t>
      </w:r>
      <w:r w:rsidR="00A91D1B">
        <w:t>the</w:t>
      </w:r>
      <w:r w:rsidR="004B224D">
        <w:t xml:space="preserve"> user </w:t>
      </w:r>
      <w:r w:rsidR="00C404BE">
        <w:t xml:space="preserve">is </w:t>
      </w:r>
      <w:r w:rsidR="004B224D">
        <w:t xml:space="preserve">uncertain about the choice of </w:t>
      </w:r>
      <w:r w:rsidR="00A91D1B">
        <w:t xml:space="preserve">differential analysis </w:t>
      </w:r>
      <w:r w:rsidR="004B224D">
        <w:t xml:space="preserve">method, proteiNorm provides the option </w:t>
      </w:r>
      <w:r w:rsidR="00C404BE">
        <w:t xml:space="preserve">to </w:t>
      </w:r>
      <w:r w:rsidR="004B224D">
        <w:t xml:space="preserve">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79A2BCD1" w14:textId="77777777" w:rsidR="004B224D" w:rsidRDefault="009A632E"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0" o:title="workflow"/>
          </v:shape>
        </w:pict>
      </w:r>
    </w:p>
    <w:p w14:paraId="7438FC0B" w14:textId="6E9C3373" w:rsidR="001275CD" w:rsidRDefault="004B224D" w:rsidP="007349E2">
      <w:pPr>
        <w:pStyle w:val="VAFigureCaption"/>
        <w:rPr>
          <w:noProof/>
        </w:rPr>
      </w:pPr>
      <w:bookmarkStart w:id="0" w:name="_Ref31633137"/>
      <w:bookmarkStart w:id="1" w:name="_Ref31633114"/>
      <w:r>
        <w:t xml:space="preserve">Figure </w:t>
      </w:r>
      <w:r w:rsidR="00A41310">
        <w:rPr>
          <w:noProof/>
        </w:rPr>
        <w:fldChar w:fldCharType="begin"/>
      </w:r>
      <w:r w:rsidR="00A41310">
        <w:rPr>
          <w:noProof/>
        </w:rPr>
        <w:instrText xml:space="preserve"> SEQ Figure \* ARABIC </w:instrText>
      </w:r>
      <w:r w:rsidR="00A41310">
        <w:rPr>
          <w:noProof/>
        </w:rPr>
        <w:fldChar w:fldCharType="separate"/>
      </w:r>
      <w:r w:rsidR="00324420">
        <w:rPr>
          <w:noProof/>
        </w:rPr>
        <w:t>1</w:t>
      </w:r>
      <w:r w:rsidR="00A41310">
        <w:rPr>
          <w:noProof/>
        </w:rPr>
        <w:fldChar w:fldCharType="end"/>
      </w:r>
      <w:bookmarkEnd w:id="0"/>
      <w:r>
        <w:rPr>
          <w:noProof/>
        </w:rPr>
        <w:t xml:space="preserve"> </w:t>
      </w:r>
      <w:r w:rsidR="007349E2">
        <w:rPr>
          <w:noProof/>
        </w:rPr>
        <w:t>Overview of proteiNorm’s w</w:t>
      </w:r>
      <w:r>
        <w:rPr>
          <w:noProof/>
        </w:rPr>
        <w:t>orkflow</w:t>
      </w:r>
      <w:bookmarkEnd w:id="1"/>
      <w:r w:rsidR="007349E2">
        <w:rPr>
          <w:noProof/>
        </w:rPr>
        <w:t>, inputs and outputs</w:t>
      </w:r>
    </w:p>
    <w:p w14:paraId="796EB8DC" w14:textId="77777777" w:rsidR="001275CD" w:rsidRDefault="001275CD">
      <w:pPr>
        <w:spacing w:after="0"/>
        <w:jc w:val="left"/>
        <w:rPr>
          <w:noProof/>
        </w:rPr>
      </w:pPr>
      <w:r>
        <w:rPr>
          <w:noProof/>
        </w:rPr>
        <w:br w:type="page"/>
      </w:r>
    </w:p>
    <w:p w14:paraId="60339B21" w14:textId="6D3CEC06" w:rsidR="005665C4" w:rsidRPr="00987683" w:rsidRDefault="005665C4" w:rsidP="005665C4">
      <w:pPr>
        <w:pStyle w:val="TAMainText"/>
        <w:numPr>
          <w:ilvl w:val="1"/>
          <w:numId w:val="12"/>
        </w:numPr>
        <w:spacing w:after="240"/>
        <w:jc w:val="left"/>
        <w:rPr>
          <w:b/>
        </w:rPr>
      </w:pPr>
      <w:r w:rsidRPr="00987683">
        <w:rPr>
          <w:b/>
        </w:rPr>
        <w:lastRenderedPageBreak/>
        <w:t>Data Requirements</w:t>
      </w:r>
    </w:p>
    <w:p w14:paraId="55378A1B" w14:textId="7B0A54EC"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w:t>
      </w:r>
      <w:r w:rsidR="007C324A">
        <w:t xml:space="preserve">each row represents a peptide or protein and </w:t>
      </w:r>
      <w:r w:rsidR="005D2E75">
        <w:t>the column names of the measured intensities</w:t>
      </w:r>
      <w:r w:rsidR="007C324A">
        <w:t xml:space="preserve"> begin</w:t>
      </w:r>
      <w:r w:rsidR="005D2E75">
        <w:t xml:space="preserve"> with “Reporter intensity corrected” followed by an integer and an optional label (e.g. “Repor</w:t>
      </w:r>
      <w:r w:rsidR="008C350D">
        <w:t>ter intensity corrected 5 TMT2”</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1E9C4992"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w:t>
      </w:r>
      <w:r w:rsidR="005669C8">
        <w:t>,</w:t>
      </w:r>
      <w:r>
        <w:t xml:space="preserve">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help</w:t>
      </w:r>
      <w:r w:rsidR="0004776C">
        <w:rPr>
          <w:color w:val="000000"/>
          <w:shd w:val="clear" w:color="auto" w:fill="FFFFFF"/>
        </w:rPr>
        <w:t>s</w:t>
      </w:r>
      <w:r w:rsidR="003B2AEC">
        <w:rPr>
          <w:color w:val="000000"/>
          <w:shd w:val="clear" w:color="auto" w:fill="FFFFFF"/>
        </w:rPr>
        <w:t xml:space="preserve"> to determine if data is missing at random (MAR) </w:t>
      </w:r>
      <w:r w:rsidR="0004776C">
        <w:rPr>
          <w:color w:val="000000"/>
          <w:shd w:val="clear" w:color="auto" w:fill="FFFFFF"/>
        </w:rPr>
        <w:t>or missing not at random (MNAR) and</w:t>
      </w:r>
      <w:r w:rsidR="003B2AEC">
        <w:rPr>
          <w:color w:val="000000"/>
          <w:shd w:val="clear" w:color="auto" w:fill="FFFFFF"/>
        </w:rPr>
        <w:t xml:space="preserve"> </w:t>
      </w:r>
      <w:r w:rsidR="0004776C">
        <w:rPr>
          <w:color w:val="000000"/>
          <w:shd w:val="clear" w:color="auto" w:fill="FFFFFF"/>
        </w:rPr>
        <w:t xml:space="preserve">the </w:t>
      </w:r>
      <w:r w:rsidR="003B2AEC">
        <w:rPr>
          <w:color w:val="000000"/>
          <w:shd w:val="clear" w:color="auto" w:fill="FFFFFF"/>
        </w:rPr>
        <w:t xml:space="preserve">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lastRenderedPageBreak/>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9A632E" w:rsidP="00324420">
      <w:pPr>
        <w:pStyle w:val="TAMainText"/>
        <w:keepNext/>
        <w:spacing w:after="240"/>
        <w:ind w:firstLine="0"/>
        <w:jc w:val="left"/>
      </w:pPr>
      <w:r>
        <w:lastRenderedPageBreak/>
        <w:pict w14:anchorId="62C9AD55">
          <v:shape id="_x0000_i1026" type="#_x0000_t75" style="width:467.25pt;height:600pt">
            <v:imagedata r:id="rId11" o:title="figure"/>
          </v:shape>
        </w:pict>
      </w:r>
    </w:p>
    <w:p w14:paraId="373B31AD" w14:textId="26F62FBF" w:rsidR="00324420" w:rsidRPr="00324420" w:rsidRDefault="00324420" w:rsidP="00B44730">
      <w:pPr>
        <w:pStyle w:val="VAFigureCaption"/>
      </w:pPr>
      <w:bookmarkStart w:id="2" w:name="_Ref34132756"/>
      <w:bookmarkStart w:id="3" w:name="_Ref34737525"/>
      <w:r>
        <w:lastRenderedPageBreak/>
        <w:t xml:space="preserve">Figure </w:t>
      </w:r>
      <w:r w:rsidR="00A41310">
        <w:rPr>
          <w:noProof/>
        </w:rPr>
        <w:fldChar w:fldCharType="begin"/>
      </w:r>
      <w:r w:rsidR="00A41310">
        <w:rPr>
          <w:noProof/>
        </w:rPr>
        <w:instrText xml:space="preserve"> SEQ Figure \* ARABIC </w:instrText>
      </w:r>
      <w:r w:rsidR="00A41310">
        <w:rPr>
          <w:noProof/>
        </w:rPr>
        <w:fldChar w:fldCharType="separate"/>
      </w:r>
      <w:r>
        <w:rPr>
          <w:noProof/>
        </w:rPr>
        <w:t>2</w:t>
      </w:r>
      <w:r w:rsidR="00A41310">
        <w:rPr>
          <w:noProof/>
        </w:rPr>
        <w:fldChar w:fldCharType="end"/>
      </w:r>
      <w:bookmarkEnd w:id="2"/>
      <w:r>
        <w:t xml:space="preserve"> </w:t>
      </w:r>
      <w:bookmarkEnd w:id="3"/>
      <w:r w:rsidR="00FB415E">
        <w:t xml:space="preserve">Evaluation of normalization and missing values. (A) Sum of normalized intensities using cyclic loess normalization by sample. (B) </w:t>
      </w:r>
      <w:r w:rsidR="005669C8" w:rsidRPr="005669C8">
        <w:t>Principal</w:t>
      </w:r>
      <w:r w:rsidR="005669C8">
        <w:t xml:space="preserve"> </w:t>
      </w:r>
      <w:r w:rsidR="00FB415E">
        <w:t xml:space="preserve">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imputation methods: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137773A4"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w:t>
      </w:r>
      <w:r w:rsidR="005669C8">
        <w:t>s</w:t>
      </w:r>
      <w:r>
        <w:t xml:space="preserve"> with high computation demand (such</w:t>
      </w:r>
      <w:r w:rsidR="00DA791B">
        <w:t xml:space="preserve"> as the permutation-based test)</w:t>
      </w:r>
      <w:r>
        <w:t xml:space="preserve"> will drastically reduce the run-time. </w:t>
      </w:r>
    </w:p>
    <w:p w14:paraId="2DEB7172" w14:textId="3519E49D" w:rsidR="00C03C1E" w:rsidRDefault="00A11C15" w:rsidP="00732494">
      <w:pPr>
        <w:pStyle w:val="TAMainText"/>
        <w:spacing w:after="240"/>
        <w:jc w:val="left"/>
      </w:pPr>
      <w:r>
        <w:t>DAtest automatically select</w:t>
      </w:r>
      <w:r w:rsidR="00DA791B">
        <w:t>s</w:t>
      </w:r>
      <w:r>
        <w:t xml:space="preserve"> appropriate statistical tests from the pool of tests and evaluate</w:t>
      </w:r>
      <w:r w:rsidR="00995134">
        <w:t>s</w:t>
      </w:r>
      <w:r>
        <w:t xml:space="preserve"> their performance. </w:t>
      </w:r>
      <w:r w:rsidR="005669C8">
        <w:t>To do so</w:t>
      </w:r>
      <w:r>
        <w:t xml:space="preserve">, the data is shuffled and spiked-in for randomly chosen features. DAtest then assesses </w:t>
      </w:r>
      <w:r w:rsidR="00030513">
        <w:t>whether</w:t>
      </w:r>
      <w:r>
        <w:t xml:space="preserve"> the spiked-in features are correctly identified by each test and </w:t>
      </w:r>
      <w:r w:rsidR="00030513">
        <w:t>if</w:t>
      </w:r>
      <w:r>
        <w:t xml:space="preserve">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w:t>
      </w:r>
      <w:r w:rsidR="00030513">
        <w:t>the</w:t>
      </w:r>
      <w:r w:rsidR="00F17CC2">
        <w:t xml:space="preserve"> true signal) </w:t>
      </w:r>
      <w:r w:rsidR="00D364A1">
        <w:t>over a range of effect sizes (</w:t>
      </w:r>
      <w:r w:rsidR="00030513">
        <w:t xml:space="preserve">centered </w:t>
      </w:r>
      <w:r w:rsidR="00D364A1">
        <w:t xml:space="preserve">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4" w:name="_Ref34050085"/>
      <w:r>
        <w:rPr>
          <w:b/>
        </w:rPr>
        <w:t>Data</w:t>
      </w:r>
      <w:bookmarkEnd w:id="4"/>
    </w:p>
    <w:p w14:paraId="3B9AB525" w14:textId="6BB8F1F9" w:rsidR="0056145C" w:rsidRPr="00D27772" w:rsidRDefault="00030513" w:rsidP="004D6FCC">
      <w:pPr>
        <w:pStyle w:val="TAMainText"/>
        <w:ind w:firstLine="0"/>
        <w:jc w:val="left"/>
        <w:rPr>
          <w:rFonts w:ascii="Times New Roman" w:hAnsi="Times New Roman"/>
          <w:szCs w:val="24"/>
        </w:rPr>
      </w:pPr>
      <w:r>
        <w:t>Our</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D27772">
        <w:t>5</w:t>
      </w:r>
      <w:r w:rsidR="00763E0E">
        <w:t xml:space="preserve"> </w:t>
      </w:r>
      <w:proofErr w:type="spellStart"/>
      <w:r w:rsidR="00D27772">
        <w:t>mM</w:t>
      </w:r>
      <w:proofErr w:type="spellEnd"/>
      <w:r w:rsidR="00D27772">
        <w:t xml:space="preserve"> </w:t>
      </w:r>
      <w:r w:rsidR="008F2329">
        <w:t>h</w:t>
      </w:r>
      <w:r w:rsidR="00661F9B" w:rsidRPr="00795747">
        <w:t>ydroxyurea</w:t>
      </w:r>
      <w:r w:rsidR="00D27772">
        <w:t xml:space="preserve"> (HU) </w:t>
      </w:r>
      <w:r w:rsidR="00661F9B">
        <w:t>treatment</w:t>
      </w:r>
      <w:r w:rsidR="00050897">
        <w:t xml:space="preserve"> </w:t>
      </w:r>
      <w:r w:rsidR="00D27772">
        <w:t>for 4 hours. T</w:t>
      </w:r>
      <w:r w:rsidR="00661F9B">
        <w:t xml:space="preserve">hree replicates </w:t>
      </w:r>
      <w:r w:rsidR="003F4CB6">
        <w:t xml:space="preserve">for </w:t>
      </w:r>
      <w:r w:rsidR="00661F9B">
        <w:t xml:space="preserve">each </w:t>
      </w:r>
      <w:r w:rsidR="003F4CB6">
        <w:t>cell-line-treatment combination</w:t>
      </w:r>
      <w:r w:rsidR="00D27772">
        <w:t xml:space="preserve"> were analyzed</w:t>
      </w:r>
      <w:r w:rsidR="00050897">
        <w:t>. The 18 samples</w:t>
      </w:r>
      <w:r w:rsidR="003F4CB6">
        <w:t xml:space="preserve"> were </w:t>
      </w:r>
      <w:r w:rsidR="00D27772">
        <w:t xml:space="preserve">multiplexed </w:t>
      </w:r>
      <w:r w:rsidR="004D6FCC">
        <w:t xml:space="preserve">using </w:t>
      </w:r>
      <w:r w:rsidR="003F4CB6">
        <w:t xml:space="preserve">two </w:t>
      </w:r>
      <w:r w:rsidR="003F4CB6" w:rsidRPr="00843D4C">
        <w:t>Tandem Mass Tag</w:t>
      </w:r>
      <w:r w:rsidR="003F4CB6">
        <w:t xml:space="preserve"> (TMT)</w:t>
      </w:r>
      <w:r w:rsidR="003F4CB6" w:rsidRPr="00843D4C">
        <w:t xml:space="preserve"> </w:t>
      </w:r>
      <w:r w:rsidR="00D27772">
        <w:t xml:space="preserve">TMT-10plex </w:t>
      </w:r>
      <w:r w:rsidR="004D6FCC">
        <w:t>isobaric tag</w:t>
      </w:r>
      <w:r w:rsidR="0095746F">
        <w:t xml:space="preserve"> batches</w:t>
      </w:r>
      <w:r w:rsidR="003F4CB6">
        <w:t xml:space="preserve"> such that untreated and treated cell lines assembled one batch each</w:t>
      </w:r>
      <w:r w:rsidR="004D6FCC">
        <w:t>.</w:t>
      </w:r>
    </w:p>
    <w:p w14:paraId="7F484A06" w14:textId="77777777" w:rsidR="004D6FCC" w:rsidRDefault="00D27772" w:rsidP="00030513">
      <w:pPr>
        <w:pStyle w:val="TAMainText"/>
        <w:spacing w:after="240"/>
        <w:jc w:val="left"/>
        <w:rPr>
          <w:color w:val="000000"/>
        </w:rPr>
      </w:pPr>
      <w:r w:rsidRPr="00D27772">
        <w:t>Proteins were reduced, alkylated, and purified by chloroform/methanol extraction prior to digestion with sequencing grade modified porcine trypsin (</w:t>
      </w:r>
      <w:proofErr w:type="spellStart"/>
      <w:r w:rsidRPr="00D27772">
        <w:t>Promega</w:t>
      </w:r>
      <w:proofErr w:type="spellEnd"/>
      <w:r w:rsidRPr="00D27772">
        <w:t>). Tryptic peptides were labeled using tandem mass tag isobaric labeling reagents (</w:t>
      </w:r>
      <w:proofErr w:type="spellStart"/>
      <w:r w:rsidRPr="00D27772">
        <w:t>Thermo</w:t>
      </w:r>
      <w:proofErr w:type="spellEnd"/>
      <w:r w:rsidRPr="00D27772">
        <w:t xml:space="preserve">) following the manufacturer’s instructions and combined into one 6-plex sample group. The labeled peptide multiplex was separated into 36 fractions on a 100 x 1.0 mm </w:t>
      </w:r>
      <w:proofErr w:type="spellStart"/>
      <w:r w:rsidRPr="00D27772">
        <w:t>Acquity</w:t>
      </w:r>
      <w:proofErr w:type="spellEnd"/>
      <w:r w:rsidRPr="00D27772">
        <w:t xml:space="preserve"> BEH C18 column (Waters) using an </w:t>
      </w:r>
      <w:proofErr w:type="spellStart"/>
      <w:r w:rsidRPr="00D27772">
        <w:lastRenderedPageBreak/>
        <w:t>UltiMate</w:t>
      </w:r>
      <w:proofErr w:type="spellEnd"/>
      <w:r w:rsidRPr="00D27772">
        <w:t xml:space="preserve"> 3000 UHPLC system (</w:t>
      </w:r>
      <w:proofErr w:type="spellStart"/>
      <w:r w:rsidRPr="00D27772">
        <w:t>Thermo</w:t>
      </w:r>
      <w:proofErr w:type="spellEnd"/>
      <w:r w:rsidRPr="00D27772">
        <w:t xml:space="preserve">) with a 40 min gradient from 99:1 to 60:40 buffer A:B ratio under basic pH conditions, and then consolidated into 18 super-fractions. </w:t>
      </w:r>
      <w:r w:rsidRPr="00D27772">
        <w:rPr>
          <w:color w:val="000000"/>
        </w:rPr>
        <w:t xml:space="preserve">Each super-fraction was then further separated by reverse phase </w:t>
      </w:r>
      <w:proofErr w:type="spellStart"/>
      <w:r w:rsidRPr="00D27772">
        <w:rPr>
          <w:color w:val="000000"/>
        </w:rPr>
        <w:t>XSelect</w:t>
      </w:r>
      <w:proofErr w:type="spellEnd"/>
      <w:r w:rsidRPr="00D27772">
        <w:rPr>
          <w:color w:val="000000"/>
        </w:rPr>
        <w:t xml:space="preserve"> CSH C18 2.5 um resin (Waters) on an in-line 150 x 0.075 mm column using an </w:t>
      </w:r>
      <w:proofErr w:type="spellStart"/>
      <w:r w:rsidRPr="00D27772">
        <w:rPr>
          <w:color w:val="000000"/>
        </w:rPr>
        <w:t>UltiMate</w:t>
      </w:r>
      <w:proofErr w:type="spellEnd"/>
      <w:r w:rsidRPr="00D27772">
        <w:rPr>
          <w:color w:val="000000"/>
        </w:rPr>
        <w:t xml:space="preserve"> 3000 </w:t>
      </w:r>
      <w:proofErr w:type="spellStart"/>
      <w:r w:rsidRPr="00D27772">
        <w:rPr>
          <w:color w:val="000000"/>
        </w:rPr>
        <w:t>RSLCnano</w:t>
      </w:r>
      <w:proofErr w:type="spellEnd"/>
      <w:r w:rsidRPr="00D27772">
        <w:rPr>
          <w:color w:val="000000"/>
        </w:rPr>
        <w:t xml:space="preserve"> system (</w:t>
      </w:r>
      <w:proofErr w:type="spellStart"/>
      <w:r w:rsidRPr="00D27772">
        <w:rPr>
          <w:color w:val="000000"/>
        </w:rPr>
        <w:t>Thermo</w:t>
      </w:r>
      <w:proofErr w:type="spellEnd"/>
      <w:r w:rsidRPr="00D27772">
        <w:rPr>
          <w:color w:val="000000"/>
        </w:rPr>
        <w:t>). Peptides were eluted using a 60 min gradient from 97:3 to 60:40 buffer A</w:t>
      </w:r>
      <w:proofErr w:type="gramStart"/>
      <w:r w:rsidRPr="00D27772">
        <w:rPr>
          <w:color w:val="000000"/>
        </w:rPr>
        <w:t>:B</w:t>
      </w:r>
      <w:proofErr w:type="gramEnd"/>
      <w:r w:rsidRPr="00D27772">
        <w:rPr>
          <w:color w:val="000000"/>
        </w:rPr>
        <w:t xml:space="preserve"> ratio.  Eluted peptides were ionized by electrospray (2.15 kV) followed by mass spectrometric analysis on an </w:t>
      </w:r>
      <w:proofErr w:type="spellStart"/>
      <w:r w:rsidRPr="00D27772">
        <w:rPr>
          <w:color w:val="000000"/>
        </w:rPr>
        <w:t>Orbitrap</w:t>
      </w:r>
      <w:proofErr w:type="spellEnd"/>
      <w:r w:rsidRPr="00D27772">
        <w:rPr>
          <w:color w:val="000000"/>
        </w:rPr>
        <w:t xml:space="preserve"> Eclipse </w:t>
      </w:r>
      <w:proofErr w:type="spellStart"/>
      <w:r w:rsidRPr="00D27772">
        <w:rPr>
          <w:color w:val="000000"/>
        </w:rPr>
        <w:t>Tribrid</w:t>
      </w:r>
      <w:proofErr w:type="spellEnd"/>
      <w:r w:rsidRPr="00D27772">
        <w:rPr>
          <w:color w:val="000000"/>
        </w:rPr>
        <w:t xml:space="preserve"> mass spectrometer (</w:t>
      </w:r>
      <w:proofErr w:type="spellStart"/>
      <w:r w:rsidRPr="00D27772">
        <w:rPr>
          <w:color w:val="000000"/>
        </w:rPr>
        <w:t>Thermo</w:t>
      </w:r>
      <w:proofErr w:type="spellEnd"/>
      <w:r w:rsidRPr="00D27772">
        <w:rPr>
          <w:color w:val="000000"/>
        </w:rPr>
        <w:t>) using multi-notch MS3 parameters. MS data were acquired using the FTMS analyzer in top-speed profile mode at a resolution of 120,000 over a range of 375 to 1500 m/z. Following CID activation with normalized collision energy of 35.0, MS/MS data were acquired using the ion trap analyzer in centroid mode and normal mass range. Using synchronous precursor selection, up to 10 MS/MS precursors were selected for HCD activation with normalized collision energy of 65.0, followed by acquisition of MS3 reporter ion data using the FTMS analyzer in profile mode at a resolution of 50,000 over a range of 100-500 m/z.</w:t>
      </w:r>
    </w:p>
    <w:p w14:paraId="2E9124DD" w14:textId="4B040605" w:rsidR="00D27772" w:rsidRPr="00F467F6" w:rsidRDefault="00D27772" w:rsidP="00030513">
      <w:pPr>
        <w:pStyle w:val="TAMainText"/>
        <w:spacing w:after="240"/>
        <w:jc w:val="left"/>
        <w:rPr>
          <w:color w:val="000000"/>
        </w:rPr>
      </w:pPr>
      <w:r w:rsidRPr="00D27772">
        <w:rPr>
          <w:color w:val="000000"/>
        </w:rPr>
        <w:t xml:space="preserve">Proteins were identified and </w:t>
      </w:r>
      <w:r w:rsidR="004D6FCC">
        <w:rPr>
          <w:color w:val="000000"/>
        </w:rPr>
        <w:t xml:space="preserve">TMT MS3 </w:t>
      </w:r>
      <w:r w:rsidRPr="00D27772">
        <w:rPr>
          <w:color w:val="000000"/>
        </w:rPr>
        <w:t xml:space="preserve">reporter ions </w:t>
      </w:r>
      <w:r w:rsidR="004D6FCC">
        <w:rPr>
          <w:color w:val="000000"/>
        </w:rPr>
        <w:t xml:space="preserve">intensities obtained </w:t>
      </w:r>
      <w:r w:rsidRPr="00D27772">
        <w:rPr>
          <w:color w:val="000000"/>
        </w:rPr>
        <w:t xml:space="preserve">using </w:t>
      </w:r>
      <w:r w:rsidR="004D6FCC">
        <w:rPr>
          <w:color w:val="000000"/>
        </w:rPr>
        <w:t xml:space="preserve">a </w:t>
      </w:r>
      <w:r w:rsidRPr="00D27772">
        <w:rPr>
          <w:color w:val="000000"/>
        </w:rPr>
        <w:t>MaxQuant (Max Planck Institute</w:t>
      </w:r>
      <w:r w:rsidR="004D6FCC">
        <w:rPr>
          <w:color w:val="000000"/>
        </w:rPr>
        <w:t xml:space="preserve">) search against the </w:t>
      </w:r>
      <w:proofErr w:type="spellStart"/>
      <w:r w:rsidR="004D6FCC">
        <w:rPr>
          <w:color w:val="000000"/>
        </w:rPr>
        <w:t>UniProtKB</w:t>
      </w:r>
      <w:proofErr w:type="spellEnd"/>
      <w:r w:rsidR="004D6FCC">
        <w:rPr>
          <w:color w:val="000000"/>
        </w:rPr>
        <w:t xml:space="preserve"> database </w:t>
      </w:r>
      <w:r w:rsidR="00B203C5">
        <w:rPr>
          <w:color w:val="000000"/>
        </w:rPr>
        <w:t>restricted</w:t>
      </w:r>
      <w:r w:rsidR="004D6FCC">
        <w:rPr>
          <w:color w:val="000000"/>
        </w:rPr>
        <w:t xml:space="preserve"> to </w:t>
      </w:r>
      <w:r w:rsidR="004D6FCC" w:rsidRPr="004D6FCC">
        <w:rPr>
          <w:i/>
          <w:color w:val="000000"/>
        </w:rPr>
        <w:t>Homo sapiens</w:t>
      </w:r>
      <w:r w:rsidR="004D6FCC">
        <w:rPr>
          <w:color w:val="000000"/>
        </w:rPr>
        <w:t xml:space="preserve"> </w:t>
      </w:r>
      <w:r w:rsidRPr="00D27772">
        <w:rPr>
          <w:color w:val="000000"/>
        </w:rPr>
        <w:t>with a parent ion tolerance of 3 ppm, a fragment ion tolerance of 0.5 Da, and a reporter ion tolerance of 0.003 Da. Scaffold Q+S (Proteome Software) was used to verify MS/MS based peptide and protein identifications (protein identifications were accepted if they could be established with less than 1.0% false discovery and contained at least 2 identified peptides; protein probabilities were assigned by the Protein Prophet algorithm</w:t>
      </w:r>
      <w:r w:rsidR="00F467F6">
        <w:rPr>
          <w:color w:val="000000"/>
        </w:rPr>
        <w:t xml:space="preserve"> </w:t>
      </w:r>
      <w:r w:rsidR="00F467F6">
        <w:rPr>
          <w:color w:val="000000"/>
        </w:rPr>
        <w:fldChar w:fldCharType="begin"/>
      </w:r>
      <w:r w:rsidR="00F467F6">
        <w:rPr>
          <w:color w:val="000000"/>
        </w:rPr>
        <w:instrText xml:space="preserve"> ADDIN EN.CITE &lt;EndNote&gt;&lt;Cite&gt;&lt;Author&gt;Nesvizhskii&lt;/Author&gt;&lt;Year&gt;2003&lt;/Year&gt;&lt;RecNum&gt;184&lt;/RecNum&gt;&lt;DisplayText&gt;[16]&lt;/DisplayText&gt;&lt;record&gt;&lt;rec-number&gt;184&lt;/rec-number&gt;&lt;foreign-keys&gt;&lt;key app="EN" db-id="z0s0zd5r90zxp6ewrstxfxtdrxxavtda2e9f" timestamp="1584981208"&gt;184&lt;/key&gt;&lt;/foreign-keys&gt;&lt;ref-type name="Journal Article"&gt;17&lt;/ref-type&gt;&lt;contributors&gt;&lt;authors&gt;&lt;author&gt;Nesvizhskii, A. I.&lt;/author&gt;&lt;author&gt;Keller, A.&lt;/author&gt;&lt;author&gt;Kolker, E.&lt;/author&gt;&lt;author&gt;Aebersold, R.&lt;/author&gt;&lt;/authors&gt;&lt;/contributors&gt;&lt;auth-address&gt;Inst Syst Biol, Seattle, WA 98103 USA&lt;/auth-address&gt;&lt;titles&gt;&lt;title&gt;A statistical model for identifying proteins by tandem mass spectrometry&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4646-4658&lt;/pages&gt;&lt;volume&gt;75&lt;/volume&gt;&lt;number&gt;17&lt;/number&gt;&lt;keywords&gt;&lt;keyword&gt;coded affinity tags&lt;/keyword&gt;&lt;keyword&gt;sequence databases&lt;/keyword&gt;&lt;keyword&gt;yeast proteome&lt;/keyword&gt;&lt;keyword&gt;identification&lt;/keyword&gt;&lt;keyword&gt;complexes&lt;/keyword&gt;&lt;keyword&gt;peptides&lt;/keyword&gt;&lt;keyword&gt;algorithm&lt;/keyword&gt;&lt;keyword&gt;search&lt;/keyword&gt;&lt;keyword&gt;strategies&lt;/keyword&gt;&lt;keyword&gt;validation&lt;/keyword&gt;&lt;/keywords&gt;&lt;dates&gt;&lt;year&gt;2003&lt;/year&gt;&lt;pub-dates&gt;&lt;date&gt;Sep 1&lt;/date&gt;&lt;/pub-dates&gt;&lt;/dates&gt;&lt;isbn&gt;0003-2700&lt;/isbn&gt;&lt;accession-num&gt;WOS:000185192300049&lt;/accession-num&gt;&lt;urls&gt;&lt;related-urls&gt;&lt;url&gt;&amp;lt;Go to ISI&amp;gt;://WOS:000185192300049&lt;/url&gt;&lt;/related-urls&gt;&lt;/urls&gt;&lt;electronic-resource-num&gt;10.1021/ac0341261&lt;/electronic-resource-num&gt;&lt;language&gt;English&lt;/language&gt;&lt;/record&gt;&lt;/Cite&gt;&lt;/EndNote&gt;</w:instrText>
      </w:r>
      <w:r w:rsidR="00F467F6">
        <w:rPr>
          <w:color w:val="000000"/>
        </w:rPr>
        <w:fldChar w:fldCharType="separate"/>
      </w:r>
      <w:r w:rsidR="00F467F6">
        <w:rPr>
          <w:noProof/>
          <w:color w:val="000000"/>
        </w:rPr>
        <w:t>[16]</w:t>
      </w:r>
      <w:r w:rsidR="00F467F6">
        <w:rPr>
          <w:color w:val="000000"/>
        </w:rPr>
        <w:fldChar w:fldCharType="end"/>
      </w:r>
      <w:r w:rsidR="00030513">
        <w:rPr>
          <w:color w:val="000000"/>
        </w:rPr>
        <w:t>)</w:t>
      </w:r>
      <w:r w:rsidR="004D6FCC">
        <w:rPr>
          <w:color w:val="000000"/>
        </w:rPr>
        <w:t>.</w:t>
      </w:r>
      <w:r w:rsidRPr="00D27772">
        <w:rPr>
          <w:color w:val="000000"/>
        </w:rPr>
        <w:t xml:space="preserve"> </w:t>
      </w:r>
      <w:r w:rsidR="004D6FCC">
        <w:rPr>
          <w:color w:val="000000"/>
        </w:rPr>
        <w:t xml:space="preserve">The MaxQuant output files “ProteinGroups.txt” and “peptides.txt” were used as input files for ProteiNorm.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306E1886" w:rsidR="001011F6" w:rsidRDefault="00FE5397" w:rsidP="00294D1E">
      <w:pPr>
        <w:pStyle w:val="TAMainText"/>
        <w:spacing w:after="240"/>
        <w:ind w:firstLine="0"/>
        <w:jc w:val="left"/>
      </w:pPr>
      <w:r>
        <w:lastRenderedPageBreak/>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18 samples (</w:t>
      </w:r>
      <w:r w:rsidR="00E82550">
        <w:t xml:space="preserve">as described </w:t>
      </w:r>
      <w:r w:rsidR="00050897">
        <w:t xml:space="preserve">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t>exported</w:t>
      </w:r>
      <w:r w:rsidR="00BB3412">
        <w:t xml:space="preserve"> as </w:t>
      </w:r>
      <w:r w:rsidR="00E82550">
        <w:t xml:space="preserve">the </w:t>
      </w:r>
      <w:r w:rsidR="00BB3412">
        <w:t>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w:t>
      </w:r>
      <w:r w:rsidR="00E82550">
        <w:t>,</w:t>
      </w:r>
      <w:r w:rsidR="001011F6">
        <w:t xml:space="preserve"> </w:t>
      </w:r>
      <w:r w:rsidR="00E82550">
        <w:t>such as</w:t>
      </w:r>
      <w:r w:rsidR="001011F6">
        <w:t xml:space="preserve">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r w:rsidR="00E82550">
        <w:t>,</w:t>
      </w:r>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w:t>
      </w:r>
      <w:r w:rsidR="00EF5B85">
        <w:t xml:space="preserve">data </w:t>
      </w:r>
      <w:r w:rsidR="00581A1A">
        <w:t>not shown)</w:t>
      </w:r>
      <w:r w:rsidR="00DD0BE5">
        <w:t xml:space="preserve">. </w:t>
      </w:r>
      <w:r w:rsidR="00EF5B85">
        <w:t>Next</w:t>
      </w:r>
      <w:r w:rsidR="005147AC">
        <w:t>, the performance of each no</w:t>
      </w:r>
      <w:r w:rsidR="009004C2">
        <w:t>rmalization method is evaluated.</w:t>
      </w:r>
      <w:r w:rsidR="005147AC">
        <w:t xml:space="preserve"> </w:t>
      </w:r>
      <w:r w:rsidR="009004C2">
        <w:t>T</w:t>
      </w:r>
      <w:r w:rsidR="005147AC">
        <w:t>herefore</w:t>
      </w:r>
      <w:r w:rsidR="00763E0E">
        <w:t>,</w:t>
      </w:r>
      <w:r w:rsidR="005147AC">
        <w:t xml:space="preserv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w:t>
      </w:r>
      <w:proofErr w:type="spellStart"/>
      <w:r w:rsidR="005147AC">
        <w:t>LogRatio</w:t>
      </w:r>
      <w:proofErr w:type="spellEnd"/>
      <w:r w:rsidR="005147AC">
        <w:t xml:space="preserve"> density.</w:t>
      </w:r>
      <w:r w:rsidR="004D491F">
        <w:t xml:space="preserve"> </w:t>
      </w:r>
      <w:r w:rsidR="009F3E79">
        <w:t>P</w:t>
      </w:r>
      <w:r w:rsidR="004D491F">
        <w:t>anel</w:t>
      </w:r>
      <w:r w:rsidR="009F3E79">
        <w:t>s</w:t>
      </w:r>
      <w:r w:rsidR="004D491F">
        <w:t xml:space="preserve">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r w:rsidR="00CA3502">
        <w:t>p</w:t>
      </w:r>
      <w:r w:rsidR="004E07FA">
        <w:t xml:space="preserve">anels A, B and D of the remaining normalization methods not shown, </w:t>
      </w:r>
      <w:r w:rsidR="009004C2">
        <w:t>as they produced</w:t>
      </w:r>
      <w:r w:rsidR="004E07FA">
        <w:t xml:space="preserve"> similar results). </w:t>
      </w:r>
    </w:p>
    <w:p w14:paraId="48F78133" w14:textId="12267713"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w:t>
      </w:r>
      <w:r w:rsidR="00EF5B85">
        <w:t xml:space="preserve"> here</w:t>
      </w:r>
      <w:r>
        <w:t xml:space="preserve">, unless a treatment is expected to have a major </w:t>
      </w:r>
      <w:r w:rsidR="00DF1213">
        <w:t>impact</w:t>
      </w:r>
      <w:r>
        <w:t xml:space="preserve"> on </w:t>
      </w:r>
      <w:r w:rsidR="00DF1213">
        <w:t>a subset of the</w:t>
      </w:r>
      <w:r>
        <w:t xml:space="preserve"> most abundant proteins. </w:t>
      </w:r>
      <w:r w:rsidR="009A632E">
        <w:t>P</w:t>
      </w:r>
      <w:r w:rsidR="005F5E5D">
        <w:t xml:space="preserve">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w:t>
      </w:r>
      <w:r w:rsidR="00EF5B85">
        <w:t>normalization methods not shown</w:t>
      </w:r>
      <w:r w:rsidR="005F5E5D">
        <w:t>)</w:t>
      </w:r>
      <w:r w:rsidR="00DD0BE5">
        <w:t xml:space="preserve"> and demonstrates a stronger separation of cell lines after normalization, while the cell-</w:t>
      </w:r>
      <w:r w:rsidR="00DD0BE5">
        <w:lastRenderedPageBreak/>
        <w:t>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w:t>
      </w:r>
      <w:r w:rsidR="00763E0E">
        <w:t>s</w:t>
      </w:r>
      <w:r w:rsidR="00923F85">
        <w:t xml:space="preserve"> are presented in a clustered heatmap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9A632E">
        <w:t xml:space="preserve">’s </w:t>
      </w:r>
      <w:r w:rsidR="00726501">
        <w:t xml:space="preserve">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w:t>
      </w:r>
      <w:r w:rsidR="003C6420">
        <w:t xml:space="preserve">better </w:t>
      </w:r>
      <w:r w:rsidR="00C038D5">
        <w:t xml:space="preserve">performing methods. In 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w:t>
      </w:r>
      <w:bookmarkStart w:id="5" w:name="_GoBack"/>
      <w:bookmarkEnd w:id="5"/>
      <w:r w:rsidR="00C038D5">
        <w:t xml:space="preserve">stribution of log2-ratios are compared for each normalization methods. </w:t>
      </w:r>
      <w:r w:rsidR="00FD3AD4">
        <w:t>For our example data set</w:t>
      </w:r>
      <w:r w:rsidR="00763E0E">
        <w:t>,</w:t>
      </w:r>
      <w:r w:rsidR="00FD3AD4">
        <w:t xml:space="preserve">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1B3DD227"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identify patterns of missing values (i.e., </w:t>
      </w:r>
      <w:r w:rsidR="00A71C0C">
        <w:t>MAR</w:t>
      </w:r>
      <w:r w:rsidR="005B78BF">
        <w:t xml:space="preserve"> or </w:t>
      </w:r>
      <w:r w:rsidR="00A71C0C">
        <w:t>MNAR</w:t>
      </w:r>
      <w:r w:rsidR="005B78BF">
        <w:t>) and guide the choice of imputation</w:t>
      </w:r>
      <w:r w:rsidR="00C36EA0">
        <w:t xml:space="preserve"> </w:t>
      </w:r>
      <w:r w:rsidR="00C36EA0">
        <w:lastRenderedPageBreak/>
        <w:t>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of values is influenced by batch and cell-line</w:t>
      </w:r>
      <w:r w:rsidR="00EF5B85">
        <w:t>-treatment combination</w:t>
      </w:r>
      <w:r w:rsidR="00556F1E">
        <w:t xml:space="preserve">. </w:t>
      </w:r>
    </w:p>
    <w:p w14:paraId="7B8998DB" w14:textId="4B88CB03" w:rsidR="0042119D" w:rsidRDefault="00F976D9" w:rsidP="00294D1E">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EF5B85">
        <w:t xml:space="preserve">the </w:t>
      </w:r>
      <w:r w:rsidR="0012714D" w:rsidRPr="008907AF">
        <w:rPr>
          <w:bCs/>
        </w:rPr>
        <w:t>cyclic loess normalization</w:t>
      </w:r>
      <w:r w:rsidR="0012714D">
        <w:rPr>
          <w:bCs/>
        </w:rPr>
        <w:t xml:space="preserve"> for our example data set. B</w:t>
      </w:r>
      <w:r>
        <w:t xml:space="preserve">ecause some statistical methods do not require complete data (e.g. </w:t>
      </w:r>
      <w:r w:rsidR="00214AB6" w:rsidRPr="00214AB6">
        <w:t>limma</w:t>
      </w:r>
      <w:r w:rsidR="00E82550">
        <w:t xml:space="preserve"> </w:t>
      </w:r>
      <w:r w:rsidR="00E82550">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E82550">
        <w:instrText xml:space="preserve"> ADDIN EN.CITE </w:instrText>
      </w:r>
      <w:r w:rsidR="00E82550">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E82550">
        <w:instrText xml:space="preserve"> ADDIN EN.CITE.DATA </w:instrText>
      </w:r>
      <w:r w:rsidR="00E82550">
        <w:fldChar w:fldCharType="end"/>
      </w:r>
      <w:r w:rsidR="00E82550">
        <w:fldChar w:fldCharType="separate"/>
      </w:r>
      <w:r w:rsidR="00E82550">
        <w:rPr>
          <w:noProof/>
        </w:rPr>
        <w:t>[13]</w:t>
      </w:r>
      <w:r w:rsidR="00E82550">
        <w:fldChar w:fldCharType="end"/>
      </w:r>
      <w:r>
        <w:t>), imputation is not always necessary</w:t>
      </w:r>
      <w:r w:rsidR="00EF5B85">
        <w:t xml:space="preserve">, </w:t>
      </w:r>
      <w:r w:rsidR="0012714D">
        <w:t>we have decided no</w:t>
      </w:r>
      <w:r w:rsidR="003C6420">
        <w:t>t</w:t>
      </w:r>
      <w:r w:rsidR="0012714D">
        <w:t xml:space="preserve"> </w:t>
      </w:r>
      <w:r w:rsidR="00E82550">
        <w:t xml:space="preserve">to </w:t>
      </w:r>
      <w:r w:rsidR="0012714D">
        <w:t>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3899EAC0"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w:t>
      </w:r>
      <w:r w:rsidR="00E82550">
        <w:t xml:space="preserve"> therefore an imputation method</w:t>
      </w:r>
      <w:r w:rsidR="000E31A6">
        <w:t xml:space="preserve"> need</w:t>
      </w:r>
      <w:r w:rsidR="00E82550">
        <w:t>s</w:t>
      </w:r>
      <w:r w:rsidR="000E31A6">
        <w:t xml:space="preserve">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4627B6BF" w:rsidR="00E413F0" w:rsidRDefault="00E413F0" w:rsidP="00E413F0">
      <w:pPr>
        <w:pStyle w:val="TAMainText"/>
        <w:spacing w:after="240"/>
        <w:ind w:firstLine="0"/>
        <w:jc w:val="left"/>
        <w:rPr>
          <w:bCs/>
        </w:rPr>
      </w:pPr>
      <w:r>
        <w:rPr>
          <w:bCs/>
        </w:rPr>
        <w:lastRenderedPageBreak/>
        <w:t>In our example data set</w:t>
      </w:r>
      <w:r w:rsidR="00E82550">
        <w:rPr>
          <w:bCs/>
        </w:rPr>
        <w:t>,</w:t>
      </w:r>
      <w:r>
        <w:rPr>
          <w:bCs/>
        </w:rPr>
        <w:t xml:space="preserve"> we evaluated differen</w:t>
      </w:r>
      <w:r w:rsidR="00E82550">
        <w:rPr>
          <w:bCs/>
        </w:rPr>
        <w:t>t popular normalization methods. W</w:t>
      </w:r>
      <w:r>
        <w:rPr>
          <w:bCs/>
        </w:rPr>
        <w:t xml:space="preserve">hile most methods performed very similar, we decided to use the </w:t>
      </w:r>
      <w:r w:rsidRPr="00CA2202">
        <w:rPr>
          <w:bCs/>
        </w:rPr>
        <w:t>cyclic loess normalization</w:t>
      </w:r>
      <w:r>
        <w:rPr>
          <w:bCs/>
        </w:rPr>
        <w:t xml:space="preserve"> for this data 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w:t>
      </w:r>
      <w:r w:rsidR="00EF5B85">
        <w:rPr>
          <w:bCs/>
        </w:rPr>
        <w:t>a</w:t>
      </w:r>
      <w:r>
        <w:rPr>
          <w:bCs/>
        </w:rPr>
        <w:t xml:space="preserve"> simple log2 transformation. </w:t>
      </w:r>
    </w:p>
    <w:p w14:paraId="4E6B8844" w14:textId="0A54E1D9" w:rsidR="00E413F0" w:rsidRDefault="00E413F0" w:rsidP="00E413F0">
      <w:pPr>
        <w:pStyle w:val="TAMainText"/>
        <w:spacing w:after="240"/>
        <w:jc w:val="left"/>
        <w:rPr>
          <w:bCs/>
        </w:rPr>
      </w:pPr>
      <w:r>
        <w:rPr>
          <w:bCs/>
        </w:rPr>
        <w:t>The cu</w:t>
      </w:r>
      <w:r w:rsidR="00E82550">
        <w:rPr>
          <w:bCs/>
        </w:rPr>
        <w:t>rrent</w:t>
      </w:r>
      <w:r>
        <w:rPr>
          <w:bCs/>
        </w:rPr>
        <w:t xml:space="preserve">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w:t>
      </w:r>
      <w:r w:rsidR="00A66C48">
        <w:rPr>
          <w:bCs/>
        </w:rPr>
        <w:t xml:space="preserve">additional peptide filter methods, </w:t>
      </w:r>
      <w:r w:rsidR="00B44730">
        <w:rPr>
          <w:bCs/>
        </w:rPr>
        <w:t>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65FFED5F"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w:t>
      </w:r>
      <w:r>
        <w:rPr>
          <w:bCs/>
        </w:rPr>
        <w:lastRenderedPageBreak/>
        <w:t xml:space="preserve">suited for </w:t>
      </w:r>
      <w:r w:rsidR="00A66C48">
        <w:rPr>
          <w:bCs/>
        </w:rPr>
        <w:t>their</w:t>
      </w:r>
      <w:r>
        <w:rPr>
          <w:bCs/>
        </w:rPr>
        <w:t xml:space="preserve">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2"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047D3D2C" w14:textId="03FE085A"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SG</w:t>
      </w:r>
      <w:r w:rsidR="00360683">
        <w:rPr>
          <w:rFonts w:ascii="Times" w:hAnsi="Times"/>
          <w:kern w:val="0"/>
          <w:sz w:val="24"/>
        </w:rPr>
        <w:t>, JT, and S</w:t>
      </w:r>
      <w:r w:rsidR="00763E0E">
        <w:rPr>
          <w:rFonts w:ascii="Times" w:hAnsi="Times"/>
          <w:kern w:val="0"/>
          <w:sz w:val="24"/>
        </w:rPr>
        <w:t>D</w:t>
      </w:r>
      <w:r w:rsidR="00360683">
        <w:rPr>
          <w:rFonts w:ascii="Times" w:hAnsi="Times"/>
          <w:kern w:val="0"/>
          <w:sz w:val="24"/>
        </w:rPr>
        <w:t>B performed</w:t>
      </w:r>
      <w:r w:rsidRPr="0024629D">
        <w:rPr>
          <w:rFonts w:ascii="Times" w:hAnsi="Times"/>
          <w:kern w:val="0"/>
          <w:sz w:val="24"/>
        </w:rPr>
        <w:t xml:space="preserve"> </w:t>
      </w:r>
      <w:r w:rsidR="0024629D" w:rsidRPr="0024629D">
        <w:rPr>
          <w:rFonts w:ascii="Times" w:hAnsi="Times"/>
          <w:kern w:val="0"/>
          <w:sz w:val="24"/>
        </w:rPr>
        <w:t>tool development</w:t>
      </w:r>
      <w:r w:rsidR="00360683">
        <w:rPr>
          <w:rFonts w:ascii="Times" w:hAnsi="Times"/>
          <w:kern w:val="0"/>
          <w:sz w:val="24"/>
        </w:rPr>
        <w:t>,</w:t>
      </w:r>
      <w:r w:rsidR="0024629D" w:rsidRPr="0024629D">
        <w:rPr>
          <w:rFonts w:ascii="Times" w:hAnsi="Times"/>
          <w:kern w:val="0"/>
          <w:sz w:val="24"/>
        </w:rPr>
        <w:t xml:space="preserve"> manuscript writing</w:t>
      </w:r>
      <w:r w:rsidR="00360683">
        <w:rPr>
          <w:rFonts w:ascii="Times" w:hAnsi="Times"/>
          <w:kern w:val="0"/>
          <w:sz w:val="24"/>
        </w:rPr>
        <w:t>,</w:t>
      </w:r>
      <w:r w:rsidR="0024629D" w:rsidRPr="0024629D">
        <w:rPr>
          <w:rFonts w:ascii="Times" w:hAnsi="Times"/>
          <w:kern w:val="0"/>
          <w:sz w:val="24"/>
        </w:rPr>
        <w:t xml:space="preserve"> and editing</w:t>
      </w:r>
      <w:r w:rsidR="00360683">
        <w:rPr>
          <w:rFonts w:ascii="Times" w:hAnsi="Times"/>
          <w:kern w:val="0"/>
          <w:sz w:val="24"/>
        </w:rPr>
        <w:t xml:space="preserve">. </w:t>
      </w:r>
      <w:r w:rsidRPr="0024629D">
        <w:rPr>
          <w:rFonts w:ascii="Times" w:hAnsi="Times"/>
          <w:kern w:val="0"/>
          <w:sz w:val="24"/>
        </w:rPr>
        <w:t>M</w:t>
      </w:r>
      <w:r w:rsidR="00763E0E">
        <w:rPr>
          <w:rFonts w:ascii="Times" w:hAnsi="Times"/>
          <w:kern w:val="0"/>
          <w:sz w:val="24"/>
        </w:rPr>
        <w:t>K</w:t>
      </w:r>
      <w:r w:rsidRPr="0024629D">
        <w:rPr>
          <w:rFonts w:ascii="Times" w:hAnsi="Times"/>
          <w:kern w:val="0"/>
          <w:sz w:val="24"/>
        </w:rPr>
        <w:t>Z and A</w:t>
      </w:r>
      <w:r w:rsidR="00763E0E">
        <w:rPr>
          <w:rFonts w:ascii="Times" w:hAnsi="Times"/>
          <w:kern w:val="0"/>
          <w:sz w:val="24"/>
        </w:rPr>
        <w:t>K</w:t>
      </w:r>
      <w:r w:rsidRPr="0024629D">
        <w:rPr>
          <w:rFonts w:ascii="Times" w:hAnsi="Times"/>
          <w:kern w:val="0"/>
          <w:sz w:val="24"/>
        </w:rPr>
        <w:t>B</w:t>
      </w:r>
      <w:r w:rsidR="00360683">
        <w:rPr>
          <w:rFonts w:ascii="Times" w:hAnsi="Times"/>
          <w:kern w:val="0"/>
          <w:sz w:val="24"/>
        </w:rPr>
        <w:t xml:space="preserve"> performed the</w:t>
      </w:r>
      <w:r w:rsidR="0024629D" w:rsidRPr="0024629D">
        <w:rPr>
          <w:rFonts w:ascii="Times" w:hAnsi="Times"/>
          <w:kern w:val="0"/>
          <w:sz w:val="24"/>
        </w:rPr>
        <w:t xml:space="preserve"> sample preparation</w:t>
      </w:r>
      <w:r w:rsidR="00360683">
        <w:rPr>
          <w:rFonts w:ascii="Times" w:hAnsi="Times"/>
          <w:kern w:val="0"/>
          <w:sz w:val="24"/>
        </w:rPr>
        <w:t xml:space="preserve"> and editing.</w:t>
      </w:r>
    </w:p>
    <w:p w14:paraId="38A7545D" w14:textId="77777777" w:rsidR="008A4148" w:rsidRPr="00DD6DBB" w:rsidRDefault="008A4148" w:rsidP="008A4148">
      <w:pPr>
        <w:pStyle w:val="FAAuthorInfoSubtitle"/>
      </w:pPr>
      <w:r w:rsidRPr="00DD6DBB">
        <w:t>Funding Sources</w:t>
      </w:r>
    </w:p>
    <w:p w14:paraId="490BA02D" w14:textId="63BF09A6" w:rsidR="00E22749" w:rsidRPr="00E22749" w:rsidRDefault="00E22749" w:rsidP="00E22749">
      <w:pPr>
        <w:pStyle w:val="TAMainText"/>
        <w:spacing w:after="240"/>
        <w:ind w:firstLine="0"/>
        <w:jc w:val="left"/>
        <w:rPr>
          <w:rFonts w:ascii="Times New Roman" w:eastAsia="Arial" w:hAnsi="Times New Roman"/>
          <w:color w:val="333333"/>
          <w:szCs w:val="24"/>
        </w:rPr>
      </w:pPr>
      <w:r w:rsidRPr="00E22749">
        <w:rPr>
          <w:rFonts w:ascii="Times New Roman" w:eastAsia="Arial" w:hAnsi="Times New Roman"/>
          <w:color w:val="333333"/>
          <w:szCs w:val="24"/>
        </w:rPr>
        <w:t xml:space="preserve">This study was supported by the Arkansas Children’s Research Institute, the Arkansas Biosciences Institute, </w:t>
      </w:r>
      <w:r>
        <w:rPr>
          <w:rFonts w:ascii="Times New Roman" w:eastAsia="Arial" w:hAnsi="Times New Roman"/>
          <w:color w:val="333333"/>
          <w:szCs w:val="24"/>
        </w:rPr>
        <w:t xml:space="preserve">the Little Rock Envoys Seeds of Science, </w:t>
      </w:r>
      <w:r w:rsidRPr="00E22749">
        <w:rPr>
          <w:rFonts w:ascii="Times New Roman" w:eastAsia="Arial" w:hAnsi="Times New Roman"/>
          <w:color w:val="333333"/>
          <w:szCs w:val="24"/>
        </w:rPr>
        <w:t>and the Center for Translational Pediatric Research funded under the National Institutes of Health grant P20GM121293.</w:t>
      </w:r>
    </w:p>
    <w:p w14:paraId="588606F0" w14:textId="0A6B458A" w:rsidR="008A4148" w:rsidRDefault="008A4148" w:rsidP="00E22749">
      <w:pPr>
        <w:pStyle w:val="TAMainText"/>
        <w:spacing w:after="240"/>
        <w:ind w:firstLine="0"/>
        <w:jc w:val="left"/>
        <w:rPr>
          <w:b/>
        </w:rPr>
      </w:pPr>
      <w:r>
        <w:rPr>
          <w:b/>
        </w:rPr>
        <w:t xml:space="preserve">Acknowledgement </w:t>
      </w:r>
    </w:p>
    <w:p w14:paraId="1299F3F5" w14:textId="77777777" w:rsidR="00A10587" w:rsidRPr="00A10587" w:rsidRDefault="00E22749" w:rsidP="008A4148">
      <w:pPr>
        <w:pStyle w:val="TDAcknowledgments"/>
        <w:spacing w:before="0" w:after="240"/>
        <w:ind w:firstLine="0"/>
        <w:jc w:val="left"/>
        <w:rPr>
          <w:rFonts w:ascii="Times New Roman" w:hAnsi="Times New Roman"/>
          <w:color w:val="FF0000"/>
          <w:szCs w:val="24"/>
        </w:rPr>
      </w:pPr>
      <w:r w:rsidRPr="00E22749">
        <w:rPr>
          <w:rFonts w:ascii="Times New Roman" w:eastAsia="Arial" w:hAnsi="Times New Roman"/>
          <w:szCs w:val="24"/>
        </w:rPr>
        <w:t xml:space="preserve">The authors would like to acknowledge the University of Arkansas for Medical Sciences </w:t>
      </w:r>
      <w:r w:rsidRPr="00A10587">
        <w:rPr>
          <w:rFonts w:ascii="Times New Roman" w:eastAsia="Arial" w:hAnsi="Times New Roman"/>
          <w:szCs w:val="24"/>
        </w:rPr>
        <w:t>Proteomics Core Facility</w:t>
      </w:r>
      <w:r w:rsidRPr="008D572B">
        <w:rPr>
          <w:rFonts w:ascii="Times New Roman" w:eastAsia="Arial" w:hAnsi="Times New Roman"/>
          <w:szCs w:val="24"/>
        </w:rPr>
        <w:t>.</w:t>
      </w:r>
      <w:r w:rsidRPr="008D572B" w:rsidDel="00E22749">
        <w:rPr>
          <w:rFonts w:ascii="Times New Roman" w:hAnsi="Times New Roman"/>
          <w:color w:val="FF0000"/>
          <w:szCs w:val="24"/>
        </w:rPr>
        <w:t xml:space="preserve"> </w:t>
      </w:r>
    </w:p>
    <w:p w14:paraId="6379FD51" w14:textId="77777777" w:rsidR="00A10587" w:rsidRPr="00E82550" w:rsidRDefault="00A10587" w:rsidP="00A10587">
      <w:pPr>
        <w:pStyle w:val="Normal1"/>
        <w:spacing w:line="480" w:lineRule="auto"/>
        <w:rPr>
          <w:rFonts w:ascii="Times New Roman" w:eastAsia="Arial" w:hAnsi="Times New Roman" w:cs="Times New Roman"/>
          <w:b/>
        </w:rPr>
      </w:pPr>
      <w:r w:rsidRPr="00E82550">
        <w:rPr>
          <w:rFonts w:ascii="Times New Roman" w:eastAsia="Arial" w:hAnsi="Times New Roman" w:cs="Times New Roman"/>
          <w:b/>
        </w:rPr>
        <w:t>Data Availability</w:t>
      </w:r>
    </w:p>
    <w:p w14:paraId="50578770" w14:textId="7ED45663" w:rsidR="008A4148" w:rsidRPr="00E22749" w:rsidRDefault="00A10587" w:rsidP="00A10587">
      <w:pPr>
        <w:pStyle w:val="TDAcknowledgments"/>
        <w:spacing w:before="0" w:after="240"/>
        <w:ind w:firstLine="0"/>
        <w:jc w:val="left"/>
        <w:rPr>
          <w:rFonts w:ascii="Times New Roman" w:hAnsi="Times New Roman"/>
          <w:color w:val="FF0000"/>
          <w:szCs w:val="24"/>
        </w:rPr>
      </w:pPr>
      <w:r w:rsidRPr="008D572B">
        <w:rPr>
          <w:rFonts w:ascii="Times New Roman" w:eastAsia="Arial" w:hAnsi="Times New Roman"/>
          <w:szCs w:val="24"/>
        </w:rPr>
        <w:t xml:space="preserve">All of the mass spectrometry data is available via </w:t>
      </w:r>
      <w:proofErr w:type="spellStart"/>
      <w:r w:rsidRPr="008D572B">
        <w:rPr>
          <w:rFonts w:ascii="Times New Roman" w:eastAsia="Arial" w:hAnsi="Times New Roman"/>
          <w:szCs w:val="24"/>
        </w:rPr>
        <w:t>ProteomeXchange</w:t>
      </w:r>
      <w:proofErr w:type="spellEnd"/>
      <w:r w:rsidRPr="008D572B">
        <w:rPr>
          <w:rFonts w:ascii="Times New Roman" w:eastAsia="Arial" w:hAnsi="Times New Roman"/>
          <w:szCs w:val="24"/>
        </w:rPr>
        <w:t xml:space="preserve"> with identifier </w:t>
      </w:r>
      <w:r w:rsidR="0011490C" w:rsidRPr="0011490C">
        <w:rPr>
          <w:rFonts w:ascii="Times New Roman" w:eastAsia="Arial" w:hAnsi="Times New Roman"/>
          <w:szCs w:val="24"/>
        </w:rPr>
        <w:t>PXD018152</w:t>
      </w:r>
      <w:r w:rsidRPr="008D572B">
        <w:rPr>
          <w:rFonts w:ascii="Times New Roman" w:eastAsia="Arial" w:hAnsi="Times New Roman"/>
          <w:szCs w:val="24"/>
        </w:rPr>
        <w:t xml:space="preserve">. ProteiNorm and example data is freely available at </w:t>
      </w:r>
      <w:hyperlink r:id="rId13" w:history="1">
        <w:r w:rsidRPr="008D572B">
          <w:rPr>
            <w:rStyle w:val="Hyperlink"/>
            <w:rFonts w:ascii="Times New Roman" w:eastAsia="Arial" w:hAnsi="Times New Roman"/>
            <w:szCs w:val="24"/>
          </w:rPr>
          <w:t>https://github.com/ByrumLab/Prote</w:t>
        </w:r>
      </w:hyperlink>
      <w:r w:rsidRPr="008D572B">
        <w:rPr>
          <w:rFonts w:ascii="Times New Roman" w:eastAsia="Arial" w:hAnsi="Times New Roman"/>
          <w:color w:val="0000FF"/>
          <w:szCs w:val="24"/>
          <w:u w:val="single"/>
        </w:rPr>
        <w:t>iNorm</w:t>
      </w:r>
      <w:r w:rsidRPr="00E22749" w:rsidDel="00E22749">
        <w:rPr>
          <w:rFonts w:ascii="Times New Roman" w:hAnsi="Times New Roman"/>
          <w:color w:val="FF0000"/>
          <w:szCs w:val="24"/>
        </w:rPr>
        <w:t xml:space="preserve"> </w:t>
      </w:r>
    </w:p>
    <w:p w14:paraId="6D83232E" w14:textId="72C94BC9" w:rsidR="008A4148" w:rsidRDefault="008A4148" w:rsidP="008A4148">
      <w:pPr>
        <w:pStyle w:val="TAMainText"/>
        <w:numPr>
          <w:ilvl w:val="0"/>
          <w:numId w:val="11"/>
        </w:numPr>
        <w:spacing w:after="240"/>
        <w:jc w:val="left"/>
        <w:rPr>
          <w:b/>
        </w:rPr>
      </w:pPr>
      <w:r>
        <w:rPr>
          <w:b/>
        </w:rPr>
        <w:lastRenderedPageBreak/>
        <w:t>Abbreviations</w:t>
      </w:r>
    </w:p>
    <w:p w14:paraId="2F6D565B" w14:textId="17D4A375" w:rsidR="0024629D" w:rsidRPr="0024629D" w:rsidRDefault="0024629D" w:rsidP="0024629D">
      <w:pPr>
        <w:pStyle w:val="TAMainText"/>
        <w:spacing w:after="240"/>
        <w:ind w:firstLine="0"/>
        <w:jc w:val="left"/>
      </w:pPr>
      <w:r w:rsidRPr="0024629D">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179C3CF2" w14:textId="77777777" w:rsidR="00F467F6" w:rsidRPr="00F467F6" w:rsidRDefault="00A20E38" w:rsidP="00F467F6">
      <w:pPr>
        <w:pStyle w:val="EndNoteBibliography"/>
        <w:spacing w:after="0"/>
        <w:ind w:left="720" w:hanging="720"/>
      </w:pPr>
      <w:r>
        <w:fldChar w:fldCharType="begin"/>
      </w:r>
      <w:r>
        <w:instrText xml:space="preserve"> ADDIN EN.REFLIST </w:instrText>
      </w:r>
      <w:r>
        <w:fldChar w:fldCharType="separate"/>
      </w:r>
      <w:r w:rsidR="00F467F6" w:rsidRPr="00F467F6">
        <w:t>1.</w:t>
      </w:r>
      <w:r w:rsidR="00F467F6" w:rsidRPr="00F467F6">
        <w:tab/>
        <w:t xml:space="preserve">Chawade, A., E. Alexandersson, and F. Levander, </w:t>
      </w:r>
      <w:r w:rsidR="00F467F6" w:rsidRPr="00F467F6">
        <w:rPr>
          <w:i/>
        </w:rPr>
        <w:t>Normalyzer: a tool for rapid evaluation of normalization methods for omics data sets.</w:t>
      </w:r>
      <w:r w:rsidR="00F467F6" w:rsidRPr="00F467F6">
        <w:t xml:space="preserve"> J Proteome Res, 2014. </w:t>
      </w:r>
      <w:r w:rsidR="00F467F6" w:rsidRPr="00F467F6">
        <w:rPr>
          <w:b/>
        </w:rPr>
        <w:t>13</w:t>
      </w:r>
      <w:r w:rsidR="00F467F6" w:rsidRPr="00F467F6">
        <w:t>(6): p. 3114-20.</w:t>
      </w:r>
    </w:p>
    <w:p w14:paraId="38D56778" w14:textId="77777777" w:rsidR="00F467F6" w:rsidRPr="00F467F6" w:rsidRDefault="00F467F6" w:rsidP="00F467F6">
      <w:pPr>
        <w:pStyle w:val="EndNoteBibliography"/>
        <w:spacing w:after="0"/>
        <w:ind w:left="720" w:hanging="720"/>
      </w:pPr>
      <w:r w:rsidRPr="00F467F6">
        <w:t>2.</w:t>
      </w:r>
      <w:r w:rsidRPr="00F467F6">
        <w:tab/>
        <w:t xml:space="preserve">Valikangas, T., T. Suomi, and L.L. Elo, </w:t>
      </w:r>
      <w:r w:rsidRPr="00F467F6">
        <w:rPr>
          <w:i/>
        </w:rPr>
        <w:t>A systematic evaluation of normalization methods in quantitative label-free proteomics.</w:t>
      </w:r>
      <w:r w:rsidRPr="00F467F6">
        <w:t xml:space="preserve"> Brief Bioinform, 2018. </w:t>
      </w:r>
      <w:r w:rsidRPr="00F467F6">
        <w:rPr>
          <w:b/>
        </w:rPr>
        <w:t>19</w:t>
      </w:r>
      <w:r w:rsidRPr="00F467F6">
        <w:t>(1): p. 1-11.</w:t>
      </w:r>
    </w:p>
    <w:p w14:paraId="2E520B60" w14:textId="77777777" w:rsidR="00F467F6" w:rsidRPr="00F467F6" w:rsidRDefault="00F467F6" w:rsidP="00F467F6">
      <w:pPr>
        <w:pStyle w:val="EndNoteBibliography"/>
        <w:spacing w:after="0"/>
        <w:ind w:left="720" w:hanging="720"/>
      </w:pPr>
      <w:r w:rsidRPr="00F467F6">
        <w:t>3.</w:t>
      </w:r>
      <w:r w:rsidRPr="00F467F6">
        <w:tab/>
        <w:t xml:space="preserve">Karpievitch, Y.V., A.R. Dabney, and R.D. Smith, </w:t>
      </w:r>
      <w:r w:rsidRPr="00F467F6">
        <w:rPr>
          <w:i/>
        </w:rPr>
        <w:t>Normalization and missing value imputation for label-free LC-MS analysis.</w:t>
      </w:r>
      <w:r w:rsidRPr="00F467F6">
        <w:t xml:space="preserve"> BMC Bioinformatics, 2012. </w:t>
      </w:r>
      <w:r w:rsidRPr="00F467F6">
        <w:rPr>
          <w:b/>
        </w:rPr>
        <w:t>13 Suppl 16</w:t>
      </w:r>
      <w:r w:rsidRPr="00F467F6">
        <w:t>: p. S5.</w:t>
      </w:r>
    </w:p>
    <w:p w14:paraId="20EF7627" w14:textId="77777777" w:rsidR="00F467F6" w:rsidRPr="00F467F6" w:rsidRDefault="00F467F6" w:rsidP="00F467F6">
      <w:pPr>
        <w:pStyle w:val="EndNoteBibliography"/>
        <w:spacing w:after="0"/>
        <w:ind w:left="720" w:hanging="720"/>
      </w:pPr>
      <w:r w:rsidRPr="00F467F6">
        <w:t>4.</w:t>
      </w:r>
      <w:r w:rsidRPr="00F467F6">
        <w:tab/>
        <w:t xml:space="preserve">Webb-Robertson, B.J., et al., </w:t>
      </w:r>
      <w:r w:rsidRPr="00F467F6">
        <w:rPr>
          <w:i/>
        </w:rPr>
        <w:t>A statistical selection strategy for normalization procedures in LC-MS proteomics experiments through dataset-dependent ranking of normalization scaling factors.</w:t>
      </w:r>
      <w:r w:rsidRPr="00F467F6">
        <w:t xml:space="preserve"> Proteomics, 2011. </w:t>
      </w:r>
      <w:r w:rsidRPr="00F467F6">
        <w:rPr>
          <w:b/>
        </w:rPr>
        <w:t>11</w:t>
      </w:r>
      <w:r w:rsidRPr="00F467F6">
        <w:t>(24): p. 4736-41.</w:t>
      </w:r>
    </w:p>
    <w:p w14:paraId="383C0021" w14:textId="77777777" w:rsidR="00F467F6" w:rsidRPr="00F467F6" w:rsidRDefault="00F467F6" w:rsidP="00F467F6">
      <w:pPr>
        <w:pStyle w:val="EndNoteBibliography"/>
        <w:spacing w:after="0"/>
        <w:ind w:left="720" w:hanging="720"/>
      </w:pPr>
      <w:r w:rsidRPr="00F467F6">
        <w:t>5.</w:t>
      </w:r>
      <w:r w:rsidRPr="00F467F6">
        <w:tab/>
        <w:t xml:space="preserve">Silva, J.C., et al., </w:t>
      </w:r>
      <w:r w:rsidRPr="00F467F6">
        <w:rPr>
          <w:i/>
        </w:rPr>
        <w:t>Absolute quantification of proteins by LCMSE - A virtue of parallel MS acquisition.</w:t>
      </w:r>
      <w:r w:rsidRPr="00F467F6">
        <w:t xml:space="preserve"> Molecular &amp; Cellular Proteomics, 2006. </w:t>
      </w:r>
      <w:r w:rsidRPr="00F467F6">
        <w:rPr>
          <w:b/>
        </w:rPr>
        <w:t>5</w:t>
      </w:r>
      <w:r w:rsidRPr="00F467F6">
        <w:t>(1): p. 144-156.</w:t>
      </w:r>
    </w:p>
    <w:p w14:paraId="07519C28" w14:textId="77777777" w:rsidR="00F467F6" w:rsidRPr="00F467F6" w:rsidRDefault="00F467F6" w:rsidP="00F467F6">
      <w:pPr>
        <w:pStyle w:val="EndNoteBibliography"/>
        <w:spacing w:after="0"/>
        <w:ind w:left="720" w:hanging="720"/>
      </w:pPr>
      <w:r w:rsidRPr="00F467F6">
        <w:t>6.</w:t>
      </w:r>
      <w:r w:rsidRPr="00F467F6">
        <w:tab/>
        <w:t xml:space="preserve">RStudio, I., </w:t>
      </w:r>
      <w:r w:rsidRPr="00F467F6">
        <w:rPr>
          <w:i/>
        </w:rPr>
        <w:t>Easy web applications in R.</w:t>
      </w:r>
      <w:r w:rsidRPr="00F467F6">
        <w:t xml:space="preserve"> 2013 </w:t>
      </w:r>
    </w:p>
    <w:p w14:paraId="7B7FF253" w14:textId="77777777" w:rsidR="00F467F6" w:rsidRPr="00F467F6" w:rsidRDefault="00F467F6" w:rsidP="00F467F6">
      <w:pPr>
        <w:pStyle w:val="EndNoteBibliography"/>
        <w:spacing w:after="0"/>
        <w:ind w:left="720" w:hanging="720"/>
      </w:pPr>
      <w:r w:rsidRPr="00F467F6">
        <w:t>7.</w:t>
      </w:r>
      <w:r w:rsidRPr="00F467F6">
        <w:tab/>
        <w:t xml:space="preserve">Russel, J., et al., </w:t>
      </w:r>
      <w:r w:rsidRPr="00F467F6">
        <w:rPr>
          <w:i/>
        </w:rPr>
        <w:t>DAtest: a framework for choosing differential abundance or expression method.</w:t>
      </w:r>
      <w:r w:rsidRPr="00F467F6">
        <w:t xml:space="preserve"> bioRxiv, 2018: p. 241802.</w:t>
      </w:r>
    </w:p>
    <w:p w14:paraId="322EA83A" w14:textId="77777777" w:rsidR="00F467F6" w:rsidRPr="00F467F6" w:rsidRDefault="00F467F6" w:rsidP="00F467F6">
      <w:pPr>
        <w:pStyle w:val="EndNoteBibliography"/>
        <w:spacing w:after="0"/>
        <w:ind w:left="720" w:hanging="720"/>
      </w:pPr>
      <w:r w:rsidRPr="00F467F6">
        <w:t>8.</w:t>
      </w:r>
      <w:r w:rsidRPr="00F467F6">
        <w:tab/>
        <w:t xml:space="preserve">Tyanova, S., T. Temu, and J. Cox, </w:t>
      </w:r>
      <w:r w:rsidRPr="00F467F6">
        <w:rPr>
          <w:i/>
        </w:rPr>
        <w:t>The MaxQuant computational platform for mass spectrometry-based shotgun proteomics.</w:t>
      </w:r>
      <w:r w:rsidRPr="00F467F6">
        <w:t xml:space="preserve"> Nature Protocols, 2016. </w:t>
      </w:r>
      <w:r w:rsidRPr="00F467F6">
        <w:rPr>
          <w:b/>
        </w:rPr>
        <w:t>11</w:t>
      </w:r>
      <w:r w:rsidRPr="00F467F6">
        <w:t>(12): p. 2301-2319.</w:t>
      </w:r>
    </w:p>
    <w:p w14:paraId="3DE53550" w14:textId="77777777" w:rsidR="00F467F6" w:rsidRPr="00F467F6" w:rsidRDefault="00F467F6" w:rsidP="00F467F6">
      <w:pPr>
        <w:pStyle w:val="EndNoteBibliography"/>
        <w:spacing w:after="0"/>
        <w:ind w:left="720" w:hanging="720"/>
      </w:pPr>
      <w:r w:rsidRPr="00F467F6">
        <w:t>9.</w:t>
      </w:r>
      <w:r w:rsidRPr="00F467F6">
        <w:tab/>
        <w:t xml:space="preserve">Zhang, X.F., et al., </w:t>
      </w:r>
      <w:r w:rsidRPr="00F467F6">
        <w:rPr>
          <w:i/>
        </w:rPr>
        <w:t>Proteome-wide identification of ubiquitin interactions using UbIA-MS.</w:t>
      </w:r>
      <w:r w:rsidRPr="00F467F6">
        <w:t xml:space="preserve"> Nature Protocols, 2018. </w:t>
      </w:r>
      <w:r w:rsidRPr="00F467F6">
        <w:rPr>
          <w:b/>
        </w:rPr>
        <w:t>13</w:t>
      </w:r>
      <w:r w:rsidRPr="00F467F6">
        <w:t>(3): p. 530-550.</w:t>
      </w:r>
    </w:p>
    <w:p w14:paraId="4663FBB1" w14:textId="77777777" w:rsidR="00F467F6" w:rsidRPr="00F467F6" w:rsidRDefault="00F467F6" w:rsidP="00F467F6">
      <w:pPr>
        <w:pStyle w:val="EndNoteBibliography"/>
        <w:spacing w:after="0"/>
        <w:ind w:left="720" w:hanging="720"/>
      </w:pPr>
      <w:r w:rsidRPr="00F467F6">
        <w:t>10.</w:t>
      </w:r>
      <w:r w:rsidRPr="00F467F6">
        <w:tab/>
        <w:t xml:space="preserve">Gatto, L. and K.S. Lilley, </w:t>
      </w:r>
      <w:r w:rsidRPr="00F467F6">
        <w:rPr>
          <w:i/>
        </w:rPr>
        <w:t>MSnbase-an R/Bioconductor package for isobaric tagged mass spectrometry data visualization, processing and quantitation.</w:t>
      </w:r>
      <w:r w:rsidRPr="00F467F6">
        <w:t xml:space="preserve"> Bioinformatics, 2012. </w:t>
      </w:r>
      <w:r w:rsidRPr="00F467F6">
        <w:rPr>
          <w:b/>
        </w:rPr>
        <w:t>28</w:t>
      </w:r>
      <w:r w:rsidRPr="00F467F6">
        <w:t>(2): p. 288-289.</w:t>
      </w:r>
    </w:p>
    <w:p w14:paraId="2D4F08A5" w14:textId="77777777" w:rsidR="00F467F6" w:rsidRPr="00F467F6" w:rsidRDefault="00F467F6" w:rsidP="00F467F6">
      <w:pPr>
        <w:pStyle w:val="EndNoteBibliography"/>
        <w:spacing w:after="0"/>
        <w:ind w:left="720" w:hanging="720"/>
      </w:pPr>
      <w:r w:rsidRPr="00F467F6">
        <w:t>11.</w:t>
      </w:r>
      <w:r w:rsidRPr="00F467F6">
        <w:tab/>
        <w:t xml:space="preserve">Huber, W., et al., </w:t>
      </w:r>
      <w:r w:rsidRPr="00F467F6">
        <w:rPr>
          <w:i/>
        </w:rPr>
        <w:t>Variance stabilization applied to microarray data calibration and to the quantification of differential expression.</w:t>
      </w:r>
      <w:r w:rsidRPr="00F467F6">
        <w:t xml:space="preserve"> Bioinformatics, 2002. </w:t>
      </w:r>
      <w:r w:rsidRPr="00F467F6">
        <w:rPr>
          <w:b/>
        </w:rPr>
        <w:t>18 Suppl 1</w:t>
      </w:r>
      <w:r w:rsidRPr="00F467F6">
        <w:t>: p. S96-104.</w:t>
      </w:r>
    </w:p>
    <w:p w14:paraId="6B63058D" w14:textId="77777777" w:rsidR="00F467F6" w:rsidRPr="00F467F6" w:rsidRDefault="00F467F6" w:rsidP="00F467F6">
      <w:pPr>
        <w:pStyle w:val="EndNoteBibliography"/>
        <w:spacing w:after="0"/>
        <w:ind w:left="720" w:hanging="720"/>
      </w:pPr>
      <w:r w:rsidRPr="00F467F6">
        <w:t>12.</w:t>
      </w:r>
      <w:r w:rsidRPr="00F467F6">
        <w:tab/>
        <w:t xml:space="preserve">Bolstad, B., </w:t>
      </w:r>
      <w:r w:rsidRPr="00F467F6">
        <w:rPr>
          <w:i/>
        </w:rPr>
        <w:t>preprocessCore: A collection of pre-processing functions.</w:t>
      </w:r>
      <w:r w:rsidRPr="00F467F6">
        <w:t xml:space="preserve"> 2019.</w:t>
      </w:r>
    </w:p>
    <w:p w14:paraId="28E84A40" w14:textId="77777777" w:rsidR="00F467F6" w:rsidRPr="00F467F6" w:rsidRDefault="00F467F6" w:rsidP="00F467F6">
      <w:pPr>
        <w:pStyle w:val="EndNoteBibliography"/>
        <w:spacing w:after="0"/>
        <w:ind w:left="720" w:hanging="720"/>
      </w:pPr>
      <w:r w:rsidRPr="00F467F6">
        <w:t>13.</w:t>
      </w:r>
      <w:r w:rsidRPr="00F467F6">
        <w:tab/>
        <w:t xml:space="preserve">Ritchie, M.E., et al., </w:t>
      </w:r>
      <w:r w:rsidRPr="00F467F6">
        <w:rPr>
          <w:i/>
        </w:rPr>
        <w:t>limma powers differential expression analyses for RNA-sequencing and microarray studies.</w:t>
      </w:r>
      <w:r w:rsidRPr="00F467F6">
        <w:t xml:space="preserve"> Nucleic Acids Res, 2015. </w:t>
      </w:r>
      <w:r w:rsidRPr="00F467F6">
        <w:rPr>
          <w:b/>
        </w:rPr>
        <w:t>43</w:t>
      </w:r>
      <w:r w:rsidRPr="00F467F6">
        <w:t>(7): p. e47.</w:t>
      </w:r>
    </w:p>
    <w:p w14:paraId="45F63A9B" w14:textId="77777777" w:rsidR="00F467F6" w:rsidRPr="00F467F6" w:rsidRDefault="00F467F6" w:rsidP="00F467F6">
      <w:pPr>
        <w:pStyle w:val="EndNoteBibliography"/>
        <w:spacing w:after="0"/>
        <w:ind w:left="720" w:hanging="720"/>
      </w:pPr>
      <w:r w:rsidRPr="00F467F6">
        <w:lastRenderedPageBreak/>
        <w:t>14.</w:t>
      </w:r>
      <w:r w:rsidRPr="00F467F6">
        <w:tab/>
        <w:t xml:space="preserve">Trevor Hastie, R.T., Balasubramanian Narasimhan and Gilbert Chu </w:t>
      </w:r>
      <w:r w:rsidRPr="00F467F6">
        <w:rPr>
          <w:i/>
        </w:rPr>
        <w:t>impute: impute: Imputation for microarray data.</w:t>
      </w:r>
      <w:r w:rsidRPr="00F467F6">
        <w:t xml:space="preserve"> 2019.</w:t>
      </w:r>
    </w:p>
    <w:p w14:paraId="4F9EADBA" w14:textId="77777777" w:rsidR="00F467F6" w:rsidRPr="00F467F6" w:rsidRDefault="00F467F6" w:rsidP="00F467F6">
      <w:pPr>
        <w:pStyle w:val="EndNoteBibliography"/>
        <w:spacing w:after="0"/>
        <w:ind w:left="720" w:hanging="720"/>
      </w:pPr>
      <w:r w:rsidRPr="00F467F6">
        <w:t>15.</w:t>
      </w:r>
      <w:r w:rsidRPr="00F467F6">
        <w:tab/>
        <w:t xml:space="preserve">Lazar, C., </w:t>
      </w:r>
      <w:r w:rsidRPr="00F467F6">
        <w:rPr>
          <w:i/>
        </w:rPr>
        <w:t>imputeLCMD: A collection of methods for left-censored missing data imputation.</w:t>
      </w:r>
      <w:r w:rsidRPr="00F467F6">
        <w:t xml:space="preserve"> 2015.</w:t>
      </w:r>
    </w:p>
    <w:p w14:paraId="3868236C" w14:textId="77777777" w:rsidR="00F467F6" w:rsidRPr="00F467F6" w:rsidRDefault="00F467F6" w:rsidP="00F467F6">
      <w:pPr>
        <w:pStyle w:val="EndNoteBibliography"/>
        <w:ind w:left="720" w:hanging="720"/>
      </w:pPr>
      <w:r w:rsidRPr="00F467F6">
        <w:t>16.</w:t>
      </w:r>
      <w:r w:rsidRPr="00F467F6">
        <w:tab/>
        <w:t xml:space="preserve">Nesvizhskii, A.I., et al., </w:t>
      </w:r>
      <w:r w:rsidRPr="00F467F6">
        <w:rPr>
          <w:i/>
        </w:rPr>
        <w:t>A statistical model for identifying proteins by tandem mass spectrometry.</w:t>
      </w:r>
      <w:r w:rsidRPr="00F467F6">
        <w:t xml:space="preserve"> Analytical Chemistry, 2003. </w:t>
      </w:r>
      <w:r w:rsidRPr="00F467F6">
        <w:rPr>
          <w:b/>
        </w:rPr>
        <w:t>75</w:t>
      </w:r>
      <w:r w:rsidRPr="00F467F6">
        <w:t>(17): p. 4646-4658.</w:t>
      </w:r>
    </w:p>
    <w:p w14:paraId="3B18C798" w14:textId="3FF1C039" w:rsidR="003702D7" w:rsidRDefault="00A20E38" w:rsidP="00E82550">
      <w:pPr>
        <w:pStyle w:val="EndNoteBibliography"/>
        <w:ind w:left="720" w:hanging="720"/>
      </w:pPr>
      <w:r>
        <w:fldChar w:fldCharType="end"/>
      </w:r>
      <w:bookmarkStart w:id="6" w:name="_Ref34130698"/>
      <w:r w:rsidR="003702D7">
        <w:br w:type="page"/>
      </w:r>
    </w:p>
    <w:p w14:paraId="0FB2C2E6" w14:textId="438C3034" w:rsidR="009E4024" w:rsidRDefault="009E4024" w:rsidP="003702D7">
      <w:pPr>
        <w:pStyle w:val="VDTableTitle"/>
      </w:pPr>
      <w:r>
        <w:lastRenderedPageBreak/>
        <w:t xml:space="preserve">Table </w:t>
      </w:r>
      <w:r w:rsidR="00A41310">
        <w:rPr>
          <w:noProof/>
        </w:rPr>
        <w:fldChar w:fldCharType="begin"/>
      </w:r>
      <w:r w:rsidR="00A41310">
        <w:rPr>
          <w:noProof/>
        </w:rPr>
        <w:instrText xml:space="preserve"> SEQ Table \* ARABIC </w:instrText>
      </w:r>
      <w:r w:rsidR="00A41310">
        <w:rPr>
          <w:noProof/>
        </w:rPr>
        <w:fldChar w:fldCharType="separate"/>
      </w:r>
      <w:r>
        <w:rPr>
          <w:noProof/>
        </w:rPr>
        <w:t>1</w:t>
      </w:r>
      <w:r w:rsidR="00A41310">
        <w:rPr>
          <w:noProof/>
        </w:rPr>
        <w:fldChar w:fldCharType="end"/>
      </w:r>
      <w:bookmarkEnd w:id="6"/>
      <w:r w:rsidR="003702D7">
        <w:t xml:space="preserve"> </w:t>
      </w:r>
      <w:r>
        <w:t>Meta</w:t>
      </w:r>
      <w:r w:rsidR="00E82550">
        <w:t>-</w:t>
      </w:r>
      <w:r>
        <w:t>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lastRenderedPageBreak/>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0CD1653E"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1701FF" w14:textId="77777777" w:rsidR="00B0594D" w:rsidRDefault="00B0594D">
      <w:r>
        <w:separator/>
      </w:r>
    </w:p>
  </w:endnote>
  <w:endnote w:type="continuationSeparator" w:id="0">
    <w:p w14:paraId="09088BE3" w14:textId="77777777" w:rsidR="00B0594D" w:rsidRDefault="00B05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67BA7FD3"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A632E">
      <w:rPr>
        <w:rStyle w:val="PageNumber"/>
        <w:noProof/>
      </w:rPr>
      <w:t>15</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582243" w14:textId="77777777" w:rsidR="00B0594D" w:rsidRDefault="00B0594D">
      <w:r>
        <w:separator/>
      </w:r>
    </w:p>
  </w:footnote>
  <w:footnote w:type="continuationSeparator" w:id="0">
    <w:p w14:paraId="13140FBA" w14:textId="77777777" w:rsidR="00B0594D" w:rsidRDefault="00B059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3&lt;/item&gt;&lt;item&gt;184&lt;/item&gt;&lt;/record-ids&gt;&lt;/item&gt;&lt;/Libraries&gt;"/>
  </w:docVars>
  <w:rsids>
    <w:rsidRoot w:val="00807AE2"/>
    <w:rsid w:val="000002F2"/>
    <w:rsid w:val="000012F0"/>
    <w:rsid w:val="00010B26"/>
    <w:rsid w:val="00024C63"/>
    <w:rsid w:val="00030513"/>
    <w:rsid w:val="0004776C"/>
    <w:rsid w:val="00050897"/>
    <w:rsid w:val="0005660F"/>
    <w:rsid w:val="000702AD"/>
    <w:rsid w:val="00082DFD"/>
    <w:rsid w:val="000A0F9B"/>
    <w:rsid w:val="000A2982"/>
    <w:rsid w:val="000B2EEB"/>
    <w:rsid w:val="000B5610"/>
    <w:rsid w:val="000B6C7E"/>
    <w:rsid w:val="000C05CC"/>
    <w:rsid w:val="000D1DAE"/>
    <w:rsid w:val="000E31A6"/>
    <w:rsid w:val="001011F6"/>
    <w:rsid w:val="00103397"/>
    <w:rsid w:val="00111C18"/>
    <w:rsid w:val="00111D9F"/>
    <w:rsid w:val="0011490C"/>
    <w:rsid w:val="00121CB5"/>
    <w:rsid w:val="0012714D"/>
    <w:rsid w:val="001275CD"/>
    <w:rsid w:val="001535E9"/>
    <w:rsid w:val="00155231"/>
    <w:rsid w:val="0016145A"/>
    <w:rsid w:val="00162828"/>
    <w:rsid w:val="00164635"/>
    <w:rsid w:val="00195ACA"/>
    <w:rsid w:val="001A6A11"/>
    <w:rsid w:val="001A7A90"/>
    <w:rsid w:val="001B0527"/>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064EB"/>
    <w:rsid w:val="0031076B"/>
    <w:rsid w:val="00311A3B"/>
    <w:rsid w:val="0031373B"/>
    <w:rsid w:val="00324128"/>
    <w:rsid w:val="00324420"/>
    <w:rsid w:val="00334AED"/>
    <w:rsid w:val="00342944"/>
    <w:rsid w:val="00360683"/>
    <w:rsid w:val="00360B3D"/>
    <w:rsid w:val="00361E35"/>
    <w:rsid w:val="003664E9"/>
    <w:rsid w:val="003679A1"/>
    <w:rsid w:val="003702D7"/>
    <w:rsid w:val="003A42F0"/>
    <w:rsid w:val="003B2AEC"/>
    <w:rsid w:val="003B4AF3"/>
    <w:rsid w:val="003B4DF6"/>
    <w:rsid w:val="003C6420"/>
    <w:rsid w:val="003E0740"/>
    <w:rsid w:val="003E1F76"/>
    <w:rsid w:val="003F4CB6"/>
    <w:rsid w:val="0040540C"/>
    <w:rsid w:val="00405542"/>
    <w:rsid w:val="0042119D"/>
    <w:rsid w:val="004214CF"/>
    <w:rsid w:val="00437F0A"/>
    <w:rsid w:val="004554FB"/>
    <w:rsid w:val="004720FF"/>
    <w:rsid w:val="00472691"/>
    <w:rsid w:val="00475FD2"/>
    <w:rsid w:val="004817F6"/>
    <w:rsid w:val="00486034"/>
    <w:rsid w:val="004A1C97"/>
    <w:rsid w:val="004A782A"/>
    <w:rsid w:val="004B0E36"/>
    <w:rsid w:val="004B17AC"/>
    <w:rsid w:val="004B224D"/>
    <w:rsid w:val="004C3E30"/>
    <w:rsid w:val="004C61DF"/>
    <w:rsid w:val="004D491F"/>
    <w:rsid w:val="004D6FCC"/>
    <w:rsid w:val="004E07FA"/>
    <w:rsid w:val="004E283C"/>
    <w:rsid w:val="004E7185"/>
    <w:rsid w:val="00501AC9"/>
    <w:rsid w:val="0050511E"/>
    <w:rsid w:val="005147AC"/>
    <w:rsid w:val="00516310"/>
    <w:rsid w:val="00532F8A"/>
    <w:rsid w:val="00534D38"/>
    <w:rsid w:val="005553EF"/>
    <w:rsid w:val="00556B4C"/>
    <w:rsid w:val="00556F1E"/>
    <w:rsid w:val="0056145C"/>
    <w:rsid w:val="005663BE"/>
    <w:rsid w:val="005665C4"/>
    <w:rsid w:val="00566717"/>
    <w:rsid w:val="005669C8"/>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4D22"/>
    <w:rsid w:val="00726501"/>
    <w:rsid w:val="00732494"/>
    <w:rsid w:val="007349E2"/>
    <w:rsid w:val="00747701"/>
    <w:rsid w:val="007534B9"/>
    <w:rsid w:val="007629D3"/>
    <w:rsid w:val="00763E0E"/>
    <w:rsid w:val="0078533C"/>
    <w:rsid w:val="007930E9"/>
    <w:rsid w:val="00794616"/>
    <w:rsid w:val="00795747"/>
    <w:rsid w:val="007A11AD"/>
    <w:rsid w:val="007C324A"/>
    <w:rsid w:val="007C4C1E"/>
    <w:rsid w:val="007D21D0"/>
    <w:rsid w:val="007D31BE"/>
    <w:rsid w:val="007E2A22"/>
    <w:rsid w:val="007E3B61"/>
    <w:rsid w:val="008047DE"/>
    <w:rsid w:val="00804F6D"/>
    <w:rsid w:val="00807AE2"/>
    <w:rsid w:val="00825B1F"/>
    <w:rsid w:val="00843D4C"/>
    <w:rsid w:val="008447ED"/>
    <w:rsid w:val="008633FA"/>
    <w:rsid w:val="008655C0"/>
    <w:rsid w:val="00866759"/>
    <w:rsid w:val="00892C58"/>
    <w:rsid w:val="00893B07"/>
    <w:rsid w:val="008A4148"/>
    <w:rsid w:val="008A5A37"/>
    <w:rsid w:val="008B003E"/>
    <w:rsid w:val="008C350D"/>
    <w:rsid w:val="008C6EEB"/>
    <w:rsid w:val="008D282A"/>
    <w:rsid w:val="008D30F9"/>
    <w:rsid w:val="008D53B2"/>
    <w:rsid w:val="008D572B"/>
    <w:rsid w:val="008E3A29"/>
    <w:rsid w:val="008F2329"/>
    <w:rsid w:val="009004C2"/>
    <w:rsid w:val="00911042"/>
    <w:rsid w:val="00912169"/>
    <w:rsid w:val="00915A9C"/>
    <w:rsid w:val="0092037A"/>
    <w:rsid w:val="00923F85"/>
    <w:rsid w:val="009246AD"/>
    <w:rsid w:val="00936F2B"/>
    <w:rsid w:val="0095746F"/>
    <w:rsid w:val="009626F9"/>
    <w:rsid w:val="00987683"/>
    <w:rsid w:val="00990A6F"/>
    <w:rsid w:val="00993777"/>
    <w:rsid w:val="00995134"/>
    <w:rsid w:val="009A632E"/>
    <w:rsid w:val="009E4024"/>
    <w:rsid w:val="009F2E7E"/>
    <w:rsid w:val="009F3E79"/>
    <w:rsid w:val="00A003F2"/>
    <w:rsid w:val="00A02D62"/>
    <w:rsid w:val="00A10587"/>
    <w:rsid w:val="00A11C15"/>
    <w:rsid w:val="00A13A39"/>
    <w:rsid w:val="00A20E38"/>
    <w:rsid w:val="00A20EB5"/>
    <w:rsid w:val="00A32952"/>
    <w:rsid w:val="00A41310"/>
    <w:rsid w:val="00A4794A"/>
    <w:rsid w:val="00A51BD2"/>
    <w:rsid w:val="00A549F1"/>
    <w:rsid w:val="00A65531"/>
    <w:rsid w:val="00A66C48"/>
    <w:rsid w:val="00A66ED6"/>
    <w:rsid w:val="00A71C0C"/>
    <w:rsid w:val="00A764EF"/>
    <w:rsid w:val="00A91D1B"/>
    <w:rsid w:val="00A933E2"/>
    <w:rsid w:val="00A95028"/>
    <w:rsid w:val="00AA501A"/>
    <w:rsid w:val="00AB34C5"/>
    <w:rsid w:val="00AC5467"/>
    <w:rsid w:val="00AF4F6D"/>
    <w:rsid w:val="00AF7F6A"/>
    <w:rsid w:val="00B01811"/>
    <w:rsid w:val="00B035B5"/>
    <w:rsid w:val="00B0594D"/>
    <w:rsid w:val="00B05A88"/>
    <w:rsid w:val="00B06207"/>
    <w:rsid w:val="00B12702"/>
    <w:rsid w:val="00B203C5"/>
    <w:rsid w:val="00B23FC5"/>
    <w:rsid w:val="00B259C8"/>
    <w:rsid w:val="00B324D0"/>
    <w:rsid w:val="00B44641"/>
    <w:rsid w:val="00B44730"/>
    <w:rsid w:val="00B64D9A"/>
    <w:rsid w:val="00B7306A"/>
    <w:rsid w:val="00B7610D"/>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3DBC"/>
    <w:rsid w:val="00C36EA0"/>
    <w:rsid w:val="00C404BE"/>
    <w:rsid w:val="00C6170A"/>
    <w:rsid w:val="00C739C4"/>
    <w:rsid w:val="00CA041A"/>
    <w:rsid w:val="00CA3502"/>
    <w:rsid w:val="00CC11D5"/>
    <w:rsid w:val="00CD7653"/>
    <w:rsid w:val="00CE7B50"/>
    <w:rsid w:val="00CF1840"/>
    <w:rsid w:val="00D008D1"/>
    <w:rsid w:val="00D032AC"/>
    <w:rsid w:val="00D07045"/>
    <w:rsid w:val="00D12DC9"/>
    <w:rsid w:val="00D22B0F"/>
    <w:rsid w:val="00D27772"/>
    <w:rsid w:val="00D318E5"/>
    <w:rsid w:val="00D32E24"/>
    <w:rsid w:val="00D364A1"/>
    <w:rsid w:val="00D37D9E"/>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120AB"/>
    <w:rsid w:val="00E22749"/>
    <w:rsid w:val="00E27038"/>
    <w:rsid w:val="00E413F0"/>
    <w:rsid w:val="00E82550"/>
    <w:rsid w:val="00E90FF7"/>
    <w:rsid w:val="00E91482"/>
    <w:rsid w:val="00E96302"/>
    <w:rsid w:val="00E96CDA"/>
    <w:rsid w:val="00EB035C"/>
    <w:rsid w:val="00EB2301"/>
    <w:rsid w:val="00EB3064"/>
    <w:rsid w:val="00EB5F97"/>
    <w:rsid w:val="00ED1205"/>
    <w:rsid w:val="00ED7F9A"/>
    <w:rsid w:val="00EE5762"/>
    <w:rsid w:val="00EF5B85"/>
    <w:rsid w:val="00F03166"/>
    <w:rsid w:val="00F134F5"/>
    <w:rsid w:val="00F17CC2"/>
    <w:rsid w:val="00F31355"/>
    <w:rsid w:val="00F410D8"/>
    <w:rsid w:val="00F467F6"/>
    <w:rsid w:val="00F46A30"/>
    <w:rsid w:val="00F47B85"/>
    <w:rsid w:val="00F54BDD"/>
    <w:rsid w:val="00F5645C"/>
    <w:rsid w:val="00F751B7"/>
    <w:rsid w:val="00F76A99"/>
    <w:rsid w:val="00F82C2D"/>
    <w:rsid w:val="00F8332B"/>
    <w:rsid w:val="00F8527D"/>
    <w:rsid w:val="00F976D9"/>
    <w:rsid w:val="00FB415E"/>
    <w:rsid w:val="00FC421A"/>
    <w:rsid w:val="00FD3AD4"/>
    <w:rsid w:val="00FD416B"/>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uiPriority w:val="99"/>
    <w:semiHidden/>
    <w:unhideWhenUsed/>
    <w:rsid w:val="00F8527D"/>
    <w:rPr>
      <w:b/>
      <w:bCs/>
    </w:rPr>
  </w:style>
  <w:style w:type="character" w:customStyle="1" w:styleId="CommentSubjectChar">
    <w:name w:val="Comment Subject Char"/>
    <w:basedOn w:val="CommentTextChar"/>
    <w:link w:val="CommentSubject"/>
    <w:uiPriority w:val="99"/>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 w:type="paragraph" w:styleId="NoSpacing">
    <w:name w:val="No Spacing"/>
    <w:uiPriority w:val="1"/>
    <w:qFormat/>
    <w:rsid w:val="00D27772"/>
    <w:rPr>
      <w:rFonts w:ascii="Times New Roman" w:hAnsi="Times New Roman"/>
      <w:sz w:val="24"/>
      <w:szCs w:val="24"/>
    </w:rPr>
  </w:style>
  <w:style w:type="paragraph" w:customStyle="1" w:styleId="Normal1">
    <w:name w:val="Normal1"/>
    <w:rsid w:val="00A10587"/>
    <w:rPr>
      <w:rFonts w:ascii="Times" w:eastAsia="Times" w:hAnsi="Times" w:cs="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project.org" TargetMode="External"/><Relationship Id="rId13" Type="http://schemas.openxmlformats.org/officeDocument/2006/relationships/hyperlink" Target="https://github.com/ByrumLab/Prote"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sbyrum@uams.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ByrumLab/proteiNorm"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rawStefanH\Desktop\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4447B-5DDE-4E39-A7D5-D784DBD54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83</TotalTime>
  <Pages>21</Pages>
  <Words>9565</Words>
  <Characters>54522</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396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9</cp:revision>
  <cp:lastPrinted>2008-06-11T21:33:00Z</cp:lastPrinted>
  <dcterms:created xsi:type="dcterms:W3CDTF">2020-03-23T15:11:00Z</dcterms:created>
  <dcterms:modified xsi:type="dcterms:W3CDTF">2020-03-23T18:33:00Z</dcterms:modified>
</cp:coreProperties>
</file>